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proofErr w:type="gramStart"/>
      <w:r w:rsidR="00297164" w:rsidRPr="00C038C3">
        <w:t>Anderson</w:t>
      </w:r>
      <w:r w:rsidR="003508D1" w:rsidRPr="00C038C3">
        <w:rPr>
          <w:vertAlign w:val="superscript"/>
        </w:rPr>
        <w:t>b</w:t>
      </w:r>
      <w:r w:rsidR="008620C7">
        <w:rPr>
          <w:vertAlign w:val="superscript"/>
        </w:rPr>
        <w:t>,c</w:t>
      </w:r>
      <w:proofErr w:type="spellEnd"/>
      <w:proofErr w:type="gramEnd"/>
      <w:r w:rsidR="00297164" w:rsidRPr="00C038C3">
        <w:t xml:space="preserve">, </w:t>
      </w:r>
      <w:proofErr w:type="spellStart"/>
      <w:r w:rsidR="009D3BCC">
        <w:t>Mayya</w:t>
      </w:r>
      <w:proofErr w:type="spellEnd"/>
      <w:r w:rsidR="009D3BCC">
        <w:t xml:space="preserve"> </w:t>
      </w:r>
      <w:proofErr w:type="spellStart"/>
      <w:r w:rsidR="009D3BCC">
        <w:t>Gogina</w:t>
      </w:r>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proofErr w:type="spellEnd"/>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57676A57"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del w:id="0" w:author="Max Lindmark" w:date="2022-05-26T14:39:00Z">
        <w:r w:rsidR="005015D2" w:rsidDel="006E5502">
          <w:rPr>
            <w:bCs/>
          </w:rPr>
          <w:delText>index</w:delText>
        </w:r>
      </w:del>
      <w:ins w:id="1" w:author="Max Lindmark" w:date="2022-05-26T14:39:00Z">
        <w:r w:rsidR="006E5502">
          <w:rPr>
            <w:bCs/>
          </w:rPr>
          <w:t>factor</w:t>
        </w:r>
      </w:ins>
      <w:r w:rsidR="00310E82" w:rsidRPr="00C038C3">
        <w:rPr>
          <w:bCs/>
        </w:rPr>
        <w:t xml:space="preserve">,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ins w:id="2" w:author="Max Lindmark" w:date="2022-04-22T07:58:00Z">
        <w:r w:rsidR="009F1128">
          <w:rPr>
            <w:bCs/>
          </w:rPr>
          <w:t>, species distribution models</w:t>
        </w:r>
      </w:ins>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611B2E4C" w:rsidR="00E44266" w:rsidRDefault="00A26528" w:rsidP="00552801">
      <w:pPr>
        <w:spacing w:line="480" w:lineRule="auto"/>
        <w:contextualSpacing/>
        <w:mirrorIndents/>
        <w:jc w:val="both"/>
      </w:pPr>
      <w:r>
        <w:t>A</w:t>
      </w:r>
      <w:ins w:id="3" w:author="Sean Anderson" w:date="2022-06-08T15:01:00Z">
        <w:r w:rsidR="00AA6A12">
          <w:t xml:space="preserve">n </w:t>
        </w:r>
        <w:commentRangeStart w:id="4"/>
        <w:r w:rsidR="00AA6A12">
          <w:t>organism’s</w:t>
        </w:r>
      </w:ins>
      <w:del w:id="5" w:author="Sean Anderson" w:date="2022-06-08T15:01:00Z">
        <w:r w:rsidDel="00AA6A12">
          <w:delText xml:space="preserve"> fish</w:delText>
        </w:r>
      </w:del>
      <w:del w:id="6" w:author="Mayya Gogina" w:date="2022-04-22T13:37:00Z">
        <w:r w:rsidDel="001C06F1">
          <w:delText>’s</w:delText>
        </w:r>
      </w:del>
      <w:r w:rsidRPr="00C038C3">
        <w:t xml:space="preserve"> </w:t>
      </w:r>
      <w:commentRangeEnd w:id="4"/>
      <w:r w:rsidR="00AA6A12">
        <w:rPr>
          <w:rStyle w:val="CommentReference"/>
        </w:rPr>
        <w:commentReference w:id="4"/>
      </w:r>
      <w:r w:rsidR="0098719E" w:rsidRPr="00C038C3">
        <w:t xml:space="preserve">body condition </w:t>
      </w:r>
      <w:del w:id="7" w:author="Max Lindmark" w:date="2022-04-22T07:56:00Z">
        <w:r w:rsidDel="00433B47">
          <w:delText>i</w:delText>
        </w:r>
        <w:r w:rsidR="00CD7C98" w:rsidDel="00433B47">
          <w:delText xml:space="preserve">s </w:delText>
        </w:r>
      </w:del>
      <w:r w:rsidR="00CD7C98" w:rsidRPr="00C038C3">
        <w:t>describe</w:t>
      </w:r>
      <w:ins w:id="8" w:author="Max Lindmark" w:date="2022-04-22T07:56:00Z">
        <w:r w:rsidR="00433B47">
          <w:t>s</w:t>
        </w:r>
      </w:ins>
      <w:del w:id="9" w:author="Max Lindmark" w:date="2022-04-22T07:56:00Z">
        <w:r w:rsidR="00CD7C98" w:rsidDel="00433B47">
          <w:delText>d</w:delText>
        </w:r>
      </w:del>
      <w:r w:rsidR="00CD7C98">
        <w:t xml:space="preserve"> </w:t>
      </w:r>
      <w:del w:id="10" w:author="Max Lindmark" w:date="2022-04-22T07:56:00Z">
        <w:r w:rsidR="00CD7C98" w:rsidDel="00433B47">
          <w:delText>by</w:delText>
        </w:r>
        <w:r w:rsidR="00CD7C98" w:rsidRPr="00C038C3" w:rsidDel="00433B47">
          <w:delText xml:space="preserve"> </w:delText>
        </w:r>
      </w:del>
      <w:r w:rsidR="007865D8">
        <w:t>its</w:t>
      </w:r>
      <w:r w:rsidR="007865D8" w:rsidRPr="00C038C3">
        <w:t xml:space="preserve"> </w:t>
      </w:r>
      <w:del w:id="11" w:author="Mayya Gogina" w:date="2022-04-22T13:38:00Z">
        <w:r w:rsidR="00EA6B27" w:rsidRPr="00C038C3" w:rsidDel="001C06F1">
          <w:delText xml:space="preserve">weight </w:delText>
        </w:r>
      </w:del>
      <w:ins w:id="12" w:author="Mayya Gogina" w:date="2022-04-22T13:38:00Z">
        <w:r w:rsidR="001C06F1">
          <w:t>mass</w:t>
        </w:r>
        <w:r w:rsidR="001C06F1" w:rsidRPr="00C038C3">
          <w:t xml:space="preserve"> </w:t>
        </w:r>
      </w:ins>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ins w:id="13" w:author="Max Lindmark" w:date="2022-04-21T21:53:00Z">
        <w:r w:rsidR="00385641">
          <w:t xml:space="preserve">The </w:t>
        </w:r>
      </w:ins>
      <w:ins w:id="14" w:author="Max Lindmark" w:date="2022-04-21T22:01:00Z">
        <w:r w:rsidR="00D05411">
          <w:t xml:space="preserve">condition of </w:t>
        </w:r>
      </w:ins>
      <w:r w:rsidR="005A24B3" w:rsidRPr="00C038C3">
        <w:t>Atlantic c</w:t>
      </w:r>
      <w:r w:rsidR="008C2DA6" w:rsidRPr="00C038C3">
        <w:t xml:space="preserve">od </w:t>
      </w:r>
      <w:r w:rsidR="00E14B7D" w:rsidRPr="00C038C3">
        <w:t>(</w:t>
      </w:r>
      <w:r w:rsidR="00E14B7D" w:rsidRPr="00C038C3">
        <w:rPr>
          <w:i/>
        </w:rPr>
        <w:t xml:space="preserve">Gadus </w:t>
      </w:r>
      <w:proofErr w:type="spellStart"/>
      <w:r w:rsidR="00E14B7D" w:rsidRPr="00C038C3">
        <w:rPr>
          <w:i/>
        </w:rPr>
        <w:t>morhua</w:t>
      </w:r>
      <w:proofErr w:type="spellEnd"/>
      <w:r w:rsidR="00E14B7D" w:rsidRPr="00C038C3">
        <w:t xml:space="preserve">) </w:t>
      </w:r>
      <w:r w:rsidR="008C2DA6" w:rsidRPr="00C038C3">
        <w:t xml:space="preserve">in </w:t>
      </w:r>
      <w:r w:rsidR="008C2DA6" w:rsidRPr="00800586">
        <w:t xml:space="preserve">the </w:t>
      </w:r>
      <w:del w:id="15" w:author="Max Lindmark" w:date="2022-04-21T21:53:00Z">
        <w:r w:rsidR="007F6589" w:rsidRPr="00800586" w:rsidDel="00385641">
          <w:delText>south-eastern</w:delText>
        </w:r>
        <w:r w:rsidR="008C2DA6" w:rsidRPr="00800586" w:rsidDel="00385641">
          <w:delText xml:space="preserve"> </w:delText>
        </w:r>
      </w:del>
      <w:r w:rsidR="008C2DA6" w:rsidRPr="00800586">
        <w:t xml:space="preserve">Baltic Sea </w:t>
      </w:r>
      <w:r w:rsidR="00775B15" w:rsidRPr="00800586">
        <w:t xml:space="preserve">has </w:t>
      </w:r>
      <w:ins w:id="16" w:author="Max Lindmark" w:date="2022-04-21T21:53:00Z">
        <w:r w:rsidR="00385641">
          <w:t xml:space="preserve">declined dramatically </w:t>
        </w:r>
      </w:ins>
      <w:del w:id="17" w:author="Max Lindmark" w:date="2022-04-21T21:53:00Z">
        <w:r w:rsidR="00775B15" w:rsidRPr="00800586" w:rsidDel="00385641">
          <w:delText xml:space="preserve">experienced a drastic </w:delText>
        </w:r>
        <w:r w:rsidR="00E82A0A" w:rsidRPr="00800586" w:rsidDel="00385641">
          <w:delText>deteriorat</w:delText>
        </w:r>
        <w:r w:rsidR="00775B15" w:rsidRPr="00800586" w:rsidDel="00385641">
          <w:delText xml:space="preserve">ion of its physiological status </w:delText>
        </w:r>
      </w:del>
      <w:r w:rsidR="00775B15" w:rsidRPr="00800586">
        <w:t xml:space="preserve">since </w:t>
      </w:r>
      <w:r w:rsidR="00F0548A" w:rsidRPr="00800586">
        <w:t xml:space="preserve">the early </w:t>
      </w:r>
      <w:bookmarkStart w:id="18" w:name="_Hlk86229553"/>
      <w:r w:rsidR="00F0548A" w:rsidRPr="00800586">
        <w:t>1990s</w:t>
      </w:r>
      <w:bookmarkEnd w:id="18"/>
      <w:ins w:id="19" w:author="Max Lindmark" w:date="2022-04-22T07:56:00Z">
        <w:r w:rsidR="00433B47">
          <w:t>. T</w:t>
        </w:r>
      </w:ins>
      <w:ins w:id="20" w:author="Max Lindmark" w:date="2022-04-21T22:02:00Z">
        <w:r w:rsidR="00D05411">
          <w:t xml:space="preserve">his has been linked to </w:t>
        </w:r>
      </w:ins>
      <w:del w:id="21" w:author="Max Lindmark" w:date="2022-04-21T22:01:00Z">
        <w:r w:rsidR="009079AF" w:rsidRPr="00800586" w:rsidDel="00D05411">
          <w:delText xml:space="preserve"> </w:delText>
        </w:r>
        <w:r w:rsidR="004E7CE8" w:rsidRPr="00800586" w:rsidDel="00D05411">
          <w:delText xml:space="preserve">to levels that compromise the </w:delText>
        </w:r>
        <w:r w:rsidR="00E10932" w:rsidRPr="00800586" w:rsidDel="00D05411">
          <w:delText>growth</w:delText>
        </w:r>
        <w:r w:rsidR="00CD7C98" w:rsidRPr="00800586" w:rsidDel="00D05411">
          <w:delText xml:space="preserve"> or even survival</w:delText>
        </w:r>
        <w:r w:rsidR="00E10932" w:rsidRPr="00800586" w:rsidDel="00D05411">
          <w:delText xml:space="preserve"> of the population</w:delText>
        </w:r>
      </w:del>
      <w:del w:id="22" w:author="Max Lindmark" w:date="2022-04-21T22:02:00Z">
        <w:r w:rsidR="00E10932" w:rsidRPr="00800586" w:rsidDel="00D05411">
          <w:delText xml:space="preserve">. </w:delText>
        </w:r>
        <w:r w:rsidR="00DB637C" w:rsidRPr="00D35123" w:rsidDel="00D05411">
          <w:delText>Several h</w:delText>
        </w:r>
        <w:r w:rsidR="00DB637C" w:rsidRPr="00AB2D73" w:rsidDel="00D05411">
          <w:delText>ypotheses have been proposed (</w:delText>
        </w:r>
        <w:r w:rsidR="00C26D74" w:rsidDel="00D05411">
          <w:delText xml:space="preserve">e.g., </w:delText>
        </w:r>
      </w:del>
      <w:ins w:id="23" w:author="Max Lindmark" w:date="2022-04-21T22:02:00Z">
        <w:r w:rsidR="00D05411">
          <w:t xml:space="preserve">increased </w:t>
        </w:r>
      </w:ins>
      <w:r w:rsidR="00DB637C" w:rsidRPr="00AB2D73">
        <w:t>competition</w:t>
      </w:r>
      <w:ins w:id="24" w:author="Mayya Gogina" w:date="2022-04-22T13:38:00Z">
        <w:r w:rsidR="001C06F1">
          <w:t>,</w:t>
        </w:r>
      </w:ins>
      <w:ins w:id="25" w:author="Max Lindmark" w:date="2022-04-21T22:04:00Z">
        <w:r w:rsidR="00864E89">
          <w:t xml:space="preserve"> </w:t>
        </w:r>
        <w:del w:id="26" w:author="Mayya Gogina" w:date="2022-04-22T13:38:00Z">
          <w:r w:rsidR="00864E89" w:rsidDel="001C06F1">
            <w:delText xml:space="preserve">and </w:delText>
          </w:r>
        </w:del>
        <w:r w:rsidR="00864E89">
          <w:t>food limitation</w:t>
        </w:r>
      </w:ins>
      <w:ins w:id="27" w:author="Sean Anderson" w:date="2022-06-08T14:57:00Z">
        <w:r w:rsidR="009301BA">
          <w:t>,</w:t>
        </w:r>
      </w:ins>
      <w:ins w:id="28" w:author="Max Lindmark" w:date="2022-04-21T22:04:00Z">
        <w:del w:id="29" w:author="Mayya Gogina" w:date="2022-04-22T13:38:00Z">
          <w:r w:rsidR="00864E89" w:rsidDel="001C06F1">
            <w:delText>,</w:delText>
          </w:r>
        </w:del>
        <w:r w:rsidR="00864E89">
          <w:t xml:space="preserve"> and </w:t>
        </w:r>
      </w:ins>
      <w:del w:id="30" w:author="Max Lindmark" w:date="2022-04-21T22:04:00Z">
        <w:r w:rsidR="00DB637C" w:rsidRPr="00AB2D73" w:rsidDel="00864E89">
          <w:delText>, hypoxia</w:delText>
        </w:r>
      </w:del>
      <w:ins w:id="31" w:author="Max Lindmark" w:date="2022-04-21T22:04:00Z">
        <w:r w:rsidR="00864E89">
          <w:t>hypoxia</w:t>
        </w:r>
      </w:ins>
      <w:del w:id="32" w:author="Max Lindmark" w:date="2022-04-21T22:04:00Z">
        <w:r w:rsidR="00DB637C" w:rsidRPr="00AB2D73" w:rsidDel="00864E89">
          <w:delText>, lack of prey</w:delText>
        </w:r>
      </w:del>
      <w:del w:id="33" w:author="Max Lindmark" w:date="2022-04-21T22:02:00Z">
        <w:r w:rsidR="00DB637C" w:rsidRPr="00AB2D73" w:rsidDel="00D05411">
          <w:delText>)</w:delText>
        </w:r>
      </w:del>
      <w:ins w:id="34" w:author="Max Lindmark" w:date="2022-04-21T22:02:00Z">
        <w:r w:rsidR="00D05411">
          <w:t>. How</w:t>
        </w:r>
      </w:ins>
      <w:ins w:id="35" w:author="Max Lindmark" w:date="2022-04-21T22:03:00Z">
        <w:r w:rsidR="00D05411">
          <w:t xml:space="preserve">ever, </w:t>
        </w:r>
      </w:ins>
      <w:ins w:id="36" w:author="Max Lindmark" w:date="2022-04-21T22:05:00Z">
        <w:r w:rsidR="00864E89">
          <w:t xml:space="preserve">the association between </w:t>
        </w:r>
      </w:ins>
      <w:ins w:id="37" w:author="Max Lindmark" w:date="2022-04-21T22:04:00Z">
        <w:r w:rsidR="00864E89">
          <w:t>biotic and abiot</w:t>
        </w:r>
      </w:ins>
      <w:ins w:id="38" w:author="Max Lindmark" w:date="2022-04-21T22:05:00Z">
        <w:r w:rsidR="00864E89">
          <w:t xml:space="preserve">ic variables and body condition </w:t>
        </w:r>
      </w:ins>
      <w:del w:id="39" w:author="Max Lindmark" w:date="2022-04-21T21:54:00Z">
        <w:r w:rsidR="00FF2512" w:rsidDel="00385641">
          <w:delText xml:space="preserve"> and evaluated temporally using averages over large spatial scales </w:delText>
        </w:r>
        <w:r w:rsidR="00FF2512" w:rsidRPr="00800586" w:rsidDel="00385641">
          <w:delText>(basin or population level).</w:delText>
        </w:r>
        <w:r w:rsidR="00FF2512" w:rsidDel="00385641">
          <w:delText xml:space="preserve"> </w:delText>
        </w:r>
        <w:r w:rsidR="00BC73A7" w:rsidRPr="00AB2D73" w:rsidDel="00385641">
          <w:delText>H</w:delText>
        </w:r>
        <w:r w:rsidR="00DB637C" w:rsidRPr="00AB2D73" w:rsidDel="00385641">
          <w:delText xml:space="preserve">owever, </w:delText>
        </w:r>
        <w:r w:rsidR="00BE032A" w:rsidDel="00385641">
          <w:delText xml:space="preserve">as </w:delText>
        </w:r>
      </w:del>
      <w:ins w:id="40" w:author="Max Lindmark" w:date="2022-04-21T21:54:00Z">
        <w:r w:rsidR="00385641">
          <w:t xml:space="preserve">have not been evaluated </w:t>
        </w:r>
      </w:ins>
      <w:ins w:id="41" w:author="Max Lindmark" w:date="2022-04-21T22:03:00Z">
        <w:r w:rsidR="00D05411">
          <w:t xml:space="preserve">at </w:t>
        </w:r>
      </w:ins>
      <w:del w:id="42" w:author="Max Lindmark" w:date="2022-04-21T21:54:00Z">
        <w:r w:rsidR="00BE032A" w:rsidDel="00385641">
          <w:delText xml:space="preserve">these variables </w:delText>
        </w:r>
        <w:r w:rsidR="00DB637C" w:rsidRPr="00AB2D73" w:rsidDel="00385641">
          <w:delText>operat</w:delText>
        </w:r>
        <w:r w:rsidR="00BE032A" w:rsidDel="00385641">
          <w:delText>e</w:delText>
        </w:r>
        <w:r w:rsidR="00DB637C" w:rsidRPr="00AB2D73" w:rsidDel="00385641">
          <w:delText xml:space="preserve"> </w:delText>
        </w:r>
        <w:r w:rsidR="00591BCD" w:rsidDel="00385641">
          <w:delText>at local</w:delText>
        </w:r>
        <w:r w:rsidR="00DB637C" w:rsidRPr="00AB2D73" w:rsidDel="00385641">
          <w:delText xml:space="preserve"> spatial scales</w:delText>
        </w:r>
        <w:r w:rsidR="00B55BAB" w:rsidDel="00385641">
          <w:delText xml:space="preserve"> and are heterogenous in space</w:delText>
        </w:r>
        <w:r w:rsidR="00DB637C" w:rsidRPr="00AB2D73" w:rsidDel="00385641">
          <w:delText xml:space="preserve">, </w:delText>
        </w:r>
        <w:r w:rsidR="00B55BAB" w:rsidDel="00385641">
          <w:delText xml:space="preserve">it is important to evaluate the link between body condition and covariates on </w:delText>
        </w:r>
      </w:del>
      <w:r w:rsidR="001D341E">
        <w:t xml:space="preserve">local </w:t>
      </w:r>
      <w:r w:rsidR="00B55BAB">
        <w:t>scales</w:t>
      </w:r>
      <w:ins w:id="43" w:author="Max Lindmark" w:date="2022-04-21T21:55:00Z">
        <w:r w:rsidR="00385641">
          <w:t xml:space="preserve">, which is important given </w:t>
        </w:r>
        <w:del w:id="44" w:author="Mayya Gogina" w:date="2022-04-22T13:39:00Z">
          <w:r w:rsidR="00385641" w:rsidDel="001C06F1">
            <w:delText>their</w:delText>
          </w:r>
        </w:del>
      </w:ins>
      <w:ins w:id="45" w:author="Mayya Gogina" w:date="2022-04-22T13:39:00Z">
        <w:r w:rsidR="001C06F1">
          <w:t>the</w:t>
        </w:r>
      </w:ins>
      <w:ins w:id="46" w:author="Max Lindmark" w:date="2022-04-21T21:55:00Z">
        <w:r w:rsidR="00385641">
          <w:t xml:space="preserve"> spatial heterogeneity</w:t>
        </w:r>
      </w:ins>
      <w:del w:id="47" w:author="Max Lindmark" w:date="2022-04-21T21:55:00Z">
        <w:r w:rsidR="00B55BAB" w:rsidDel="00385641">
          <w:delText xml:space="preserve"> as well</w:delText>
        </w:r>
      </w:del>
      <w:r w:rsidR="00B55BAB">
        <w:t>.</w:t>
      </w:r>
      <w:r w:rsidR="00A85590" w:rsidRPr="00800586">
        <w:t xml:space="preserve"> </w:t>
      </w:r>
      <w:ins w:id="48" w:author="Max Lindmark" w:date="2022-04-22T07:53:00Z">
        <w:r w:rsidR="00D313F8">
          <w:t>W</w:t>
        </w:r>
      </w:ins>
      <w:ins w:id="49" w:author="Max Lindmark" w:date="2022-04-21T21:55:00Z">
        <w:r w:rsidR="00385641">
          <w:t xml:space="preserve">e </w:t>
        </w:r>
      </w:ins>
      <w:del w:id="50" w:author="Max Lindmark" w:date="2022-04-21T21:55:00Z">
        <w:r w:rsidR="00DA5CA4" w:rsidRPr="00800586" w:rsidDel="00385641">
          <w:delText xml:space="preserve">By </w:delText>
        </w:r>
      </w:del>
      <w:del w:id="51" w:author="Max Lindmark" w:date="2022-04-21T21:56:00Z">
        <w:r w:rsidR="00DA5CA4" w:rsidRPr="00800586" w:rsidDel="00385641">
          <w:delText>a</w:delText>
        </w:r>
        <w:r w:rsidR="009475CA" w:rsidRPr="00800586" w:rsidDel="00385641">
          <w:delText>pply</w:delText>
        </w:r>
      </w:del>
      <w:del w:id="52" w:author="Max Lindmark" w:date="2022-04-21T21:55:00Z">
        <w:r w:rsidR="009475CA" w:rsidRPr="00800586" w:rsidDel="00385641">
          <w:delText>ing</w:delText>
        </w:r>
      </w:del>
      <w:del w:id="53" w:author="Max Lindmark" w:date="2022-04-21T21:56:00Z">
        <w:r w:rsidR="001A633C" w:rsidRPr="00800586" w:rsidDel="00385641">
          <w:delText xml:space="preserve"> a </w:delText>
        </w:r>
        <w:r w:rsidR="009A4347" w:rsidRPr="00800586" w:rsidDel="00385641">
          <w:delText>geostatistical</w:delText>
        </w:r>
        <w:r w:rsidR="00AF2C17" w:rsidRPr="00800586" w:rsidDel="00385641">
          <w:delText xml:space="preserve"> </w:delText>
        </w:r>
        <w:r w:rsidR="00345D9B" w:rsidRPr="00800586" w:rsidDel="00385641">
          <w:delText>model</w:delText>
        </w:r>
        <w:r w:rsidR="00B95282" w:rsidRPr="00800586" w:rsidDel="00385641">
          <w:delText xml:space="preserve"> </w:delText>
        </w:r>
      </w:del>
      <w:ins w:id="54" w:author="Max Lindmark" w:date="2022-04-21T21:56:00Z">
        <w:r w:rsidR="00385641">
          <w:t xml:space="preserve">evaluate </w:t>
        </w:r>
      </w:ins>
      <w:ins w:id="55" w:author="Max Lindmark" w:date="2022-04-21T21:59:00Z">
        <w:r w:rsidR="00D05411">
          <w:t xml:space="preserve">changes in </w:t>
        </w:r>
        <w:del w:id="56" w:author="Mayya Gogina" w:date="2022-04-22T13:39:00Z">
          <w:r w:rsidR="00D05411" w:rsidDel="001C06F1">
            <w:delText xml:space="preserve">the </w:delText>
          </w:r>
        </w:del>
        <w:r w:rsidR="00D05411">
          <w:t xml:space="preserve">distribution and </w:t>
        </w:r>
      </w:ins>
      <w:ins w:id="57" w:author="Max Lindmark" w:date="2022-04-21T21:56:00Z">
        <w:r w:rsidR="00385641">
          <w:t>individual-level condition of cod in relation to covariates at different spatial scales using geostatisti</w:t>
        </w:r>
      </w:ins>
      <w:ins w:id="58" w:author="Max Lindmark" w:date="2022-04-21T21:57:00Z">
        <w:r w:rsidR="00385641">
          <w:t>cal model</w:t>
        </w:r>
      </w:ins>
      <w:ins w:id="59" w:author="Max Lindmark" w:date="2022-04-21T21:59:00Z">
        <w:r w:rsidR="00D05411">
          <w:t>s</w:t>
        </w:r>
      </w:ins>
      <w:ins w:id="60" w:author="Max Lindmark" w:date="2022-04-21T21:57:00Z">
        <w:r w:rsidR="00385641">
          <w:t xml:space="preserve"> with </w:t>
        </w:r>
      </w:ins>
      <w:del w:id="61" w:author="Max Lindmark" w:date="2022-04-21T21:57:00Z">
        <w:r w:rsidR="00B95282" w:rsidRPr="00800586" w:rsidDel="00385641">
          <w:delText>that includes</w:delText>
        </w:r>
        <w:r w:rsidR="00345D9B" w:rsidRPr="00800586" w:rsidDel="00385641">
          <w:delText xml:space="preserve"> </w:delText>
        </w:r>
      </w:del>
      <w:r w:rsidR="00B95282" w:rsidRPr="00800586">
        <w:t>spatial</w:t>
      </w:r>
      <w:del w:id="62" w:author="Max Lindmark" w:date="2022-04-21T21:57:00Z">
        <w:r w:rsidR="00B95282" w:rsidRPr="00800586" w:rsidDel="00385641">
          <w:delText>ly</w:delText>
        </w:r>
      </w:del>
      <w:r w:rsidR="00B95282" w:rsidRPr="00800586">
        <w:t xml:space="preserve"> and </w:t>
      </w:r>
      <w:r w:rsidR="00345D9B" w:rsidRPr="00800586">
        <w:t>spatiotemporal</w:t>
      </w:r>
      <w:del w:id="63" w:author="Max Lindmark" w:date="2022-04-21T21:57:00Z">
        <w:r w:rsidR="00B95282" w:rsidRPr="00800586" w:rsidDel="00385641">
          <w:delText>ly</w:delText>
        </w:r>
      </w:del>
      <w:r w:rsidR="00B95282" w:rsidRPr="00800586">
        <w:t xml:space="preserve"> </w:t>
      </w:r>
      <w:del w:id="64" w:author="Max Lindmark" w:date="2022-04-21T21:57:00Z">
        <w:r w:rsidR="00B95282" w:rsidRPr="00800586" w:rsidDel="00385641">
          <w:delText xml:space="preserve">correlated </w:delText>
        </w:r>
      </w:del>
      <w:r w:rsidR="00345D9B" w:rsidRPr="00800586">
        <w:t>random effects</w:t>
      </w:r>
      <w:del w:id="65" w:author="Max Lindmark" w:date="2022-04-21T21:57:00Z">
        <w:r w:rsidR="00345D9B" w:rsidRPr="00800586" w:rsidDel="00385641">
          <w:delText xml:space="preserve"> using </w:delText>
        </w:r>
        <w:r w:rsidR="00AF2C17" w:rsidRPr="00800586" w:rsidDel="00385641">
          <w:delText>Gaussian Markov random fields</w:delText>
        </w:r>
      </w:del>
      <w:del w:id="66" w:author="Max Lindmark" w:date="2022-04-21T21:55:00Z">
        <w:r w:rsidR="00B93098" w:rsidRPr="00800586" w:rsidDel="00385641">
          <w:delText xml:space="preserve">, </w:delText>
        </w:r>
      </w:del>
      <w:del w:id="67" w:author="Max Lindmark" w:date="2022-04-21T21:57:00Z">
        <w:r w:rsidR="00B93098" w:rsidRPr="00800586" w:rsidDel="00385641">
          <w:delText xml:space="preserve">we </w:delText>
        </w:r>
        <w:r w:rsidR="00F55796" w:rsidRPr="00800586" w:rsidDel="00385641">
          <w:delText>analy</w:delText>
        </w:r>
        <w:r w:rsidR="00B95282" w:rsidRPr="00800586" w:rsidDel="00385641">
          <w:delText>z</w:delText>
        </w:r>
        <w:r w:rsidR="00F55796" w:rsidRPr="00800586" w:rsidDel="00385641">
          <w:delText xml:space="preserve">e </w:delText>
        </w:r>
        <w:r w:rsidR="00146B81" w:rsidDel="00385641">
          <w:delText xml:space="preserve">the </w:delText>
        </w:r>
        <w:r w:rsidR="004B099A" w:rsidDel="00385641">
          <w:delText xml:space="preserve">body </w:delText>
        </w:r>
        <w:r w:rsidR="00F55796" w:rsidRPr="00800586" w:rsidDel="00385641">
          <w:delText xml:space="preserve">condition </w:delText>
        </w:r>
        <w:r w:rsidR="004B099A" w:rsidDel="00385641">
          <w:delText>of cod</w:delText>
        </w:r>
        <w:r w:rsidR="00591BCD" w:rsidDel="00385641">
          <w:delText xml:space="preserve"> in the autumn (main feeding season)</w:delText>
        </w:r>
        <w:r w:rsidR="004B099A" w:rsidDel="00385641">
          <w:delText xml:space="preserve"> </w:delText>
        </w:r>
        <w:r w:rsidR="00B74349" w:rsidRPr="00800586" w:rsidDel="00385641">
          <w:delText xml:space="preserve">in relation to biotic and abiotic covariates at different </w:delText>
        </w:r>
        <w:r w:rsidR="00882BDE" w:rsidDel="00385641">
          <w:delText xml:space="preserve">spatial </w:delText>
        </w:r>
        <w:r w:rsidR="00B74349" w:rsidRPr="00800586" w:rsidDel="00385641">
          <w:delText xml:space="preserve">scales </w:delText>
        </w:r>
        <w:r w:rsidR="00EF6567" w:rsidRPr="00800586" w:rsidDel="00385641">
          <w:delText xml:space="preserve">and </w:delText>
        </w:r>
        <w:r w:rsidR="00B74349" w:rsidRPr="00800586" w:rsidDel="00385641">
          <w:delText xml:space="preserve">their </w:delText>
        </w:r>
        <w:r w:rsidR="00CC43F9" w:rsidRPr="00800586" w:rsidDel="00385641">
          <w:delText>spatiotemporal</w:delText>
        </w:r>
        <w:r w:rsidR="00693868" w:rsidDel="00385641">
          <w:delText xml:space="preserve"> dynamics</w:delText>
        </w:r>
      </w:del>
      <w:r w:rsidR="006D3C58" w:rsidRPr="00800586">
        <w:t>.</w:t>
      </w:r>
      <w:r w:rsidR="0014478E" w:rsidRPr="00800586">
        <w:t xml:space="preserve"> </w:t>
      </w:r>
      <w:del w:id="68" w:author="Max Lindmark" w:date="2022-04-22T07:53:00Z">
        <w:r w:rsidR="0014478E" w:rsidRPr="00800586" w:rsidDel="00D313F8">
          <w:delText>We find</w:delText>
        </w:r>
        <w:r w:rsidR="006D3C58" w:rsidRPr="00800586" w:rsidDel="00D313F8">
          <w:delText xml:space="preserve"> </w:delText>
        </w:r>
        <w:r w:rsidR="0014478E" w:rsidRPr="00800586" w:rsidDel="00D313F8">
          <w:delText xml:space="preserve">that </w:delText>
        </w:r>
      </w:del>
      <w:del w:id="69" w:author="Max Lindmark" w:date="2022-04-21T22:03:00Z">
        <w:r w:rsidR="009E1B57" w:rsidRPr="00800586" w:rsidDel="00864E89">
          <w:delText xml:space="preserve">body condition declined </w:delText>
        </w:r>
        <w:r w:rsidR="00CC189C" w:rsidDel="00864E89">
          <w:delText>over</w:delText>
        </w:r>
        <w:r w:rsidR="00E6394C" w:rsidRPr="00800586" w:rsidDel="00864E89">
          <w:delText xml:space="preserve"> the whole domain </w:delText>
        </w:r>
        <w:r w:rsidR="009E1B57" w:rsidRPr="00800586" w:rsidDel="00864E89">
          <w:delText>until 200</w:delText>
        </w:r>
        <w:r w:rsidR="00C95853" w:rsidRPr="00800586" w:rsidDel="00864E89">
          <w:delText>8</w:delText>
        </w:r>
        <w:r w:rsidR="009E1B57" w:rsidRPr="00800586" w:rsidDel="00864E89">
          <w:delText>, after which a plateau was reached</w:delText>
        </w:r>
        <w:r w:rsidR="000675FC" w:rsidDel="00864E89">
          <w:delText>.</w:delText>
        </w:r>
        <w:r w:rsidR="009E1B57" w:rsidRPr="00C038C3" w:rsidDel="00864E89">
          <w:delText xml:space="preserve"> </w:delText>
        </w:r>
        <w:r w:rsidR="00C341ED" w:rsidDel="00864E89">
          <w:delText>O</w:delText>
        </w:r>
      </w:del>
      <w:ins w:id="70" w:author="Max Lindmark" w:date="2022-04-22T07:53:00Z">
        <w:r w:rsidR="00D313F8">
          <w:t>O</w:t>
        </w:r>
      </w:ins>
      <w:r w:rsidR="00B76958" w:rsidRPr="00C038C3">
        <w:t>xygen</w:t>
      </w:r>
      <w:r w:rsidR="007828A7" w:rsidRPr="00C038C3">
        <w:t xml:space="preserve">, sprat </w:t>
      </w:r>
      <w:r w:rsidR="004971FD">
        <w:t>biomass</w:t>
      </w:r>
      <w:ins w:id="71" w:author="Sean Anderson" w:date="2022-06-08T14:58:00Z">
        <w:r w:rsidR="006E35C2">
          <w:t>,</w:t>
        </w:r>
      </w:ins>
      <w:del w:id="72" w:author="Max Lindmark" w:date="2022-04-21T21:57:00Z">
        <w:r w:rsidR="004971FD" w:rsidDel="00385641">
          <w:delText xml:space="preserve"> </w:delText>
        </w:r>
        <w:r w:rsidR="00DD6FC4" w:rsidDel="00385641">
          <w:delText>(</w:delText>
        </w:r>
        <w:r w:rsidR="007828A7" w:rsidRPr="00C038C3" w:rsidDel="00385641">
          <w:delText>at the subdivision level</w:delText>
        </w:r>
        <w:r w:rsidR="00DD6FC4" w:rsidDel="00385641">
          <w:delText>)</w:delText>
        </w:r>
      </w:del>
      <w:ins w:id="73" w:author="Max Lindmark" w:date="2022-04-22T07:55:00Z">
        <w:r w:rsidR="00433B47">
          <w:t xml:space="preserve"> and</w:t>
        </w:r>
      </w:ins>
      <w:del w:id="74" w:author="Max Lindmark" w:date="2022-04-22T07:55:00Z">
        <w:r w:rsidR="00C341ED" w:rsidDel="00433B47">
          <w:delText>,</w:delText>
        </w:r>
      </w:del>
      <w:r w:rsidR="007828A7" w:rsidRPr="00C038C3">
        <w:t xml:space="preserve"> </w:t>
      </w:r>
      <w:del w:id="75" w:author="Max Lindmark" w:date="2022-04-21T21:57:00Z">
        <w:r w:rsidR="00214902" w:rsidDel="00385641">
          <w:delText xml:space="preserve">haul-level </w:delText>
        </w:r>
      </w:del>
      <w:r w:rsidR="00B76958" w:rsidRPr="00C038C3">
        <w:t>temperature</w:t>
      </w:r>
      <w:ins w:id="76" w:author="Max Lindmark" w:date="2022-04-21T22:06:00Z">
        <w:r w:rsidR="00864E89">
          <w:t xml:space="preserve"> </w:t>
        </w:r>
      </w:ins>
      <w:del w:id="77" w:author="Max Lindmark" w:date="2022-04-21T22:06:00Z">
        <w:r w:rsidR="008E7758" w:rsidDel="00864E89">
          <w:delText>,</w:delText>
        </w:r>
        <w:r w:rsidR="00482E45" w:rsidRPr="00C038C3" w:rsidDel="00864E89">
          <w:delText xml:space="preserve"> </w:delText>
        </w:r>
        <w:r w:rsidR="00087184" w:rsidDel="00864E89">
          <w:delText xml:space="preserve">and </w:delText>
        </w:r>
        <w:r w:rsidR="0000553A" w:rsidDel="00864E89">
          <w:delText xml:space="preserve">the biomass of the benthic isopod </w:delText>
        </w:r>
        <w:r w:rsidR="00522AFD" w:rsidRPr="00591BCD" w:rsidDel="00864E89">
          <w:rPr>
            <w:i/>
          </w:rPr>
          <w:delText>S</w:delText>
        </w:r>
        <w:r w:rsidR="00087184" w:rsidRPr="00591BCD" w:rsidDel="00864E89">
          <w:rPr>
            <w:i/>
          </w:rPr>
          <w:delText xml:space="preserve">aduria </w:delText>
        </w:r>
        <w:r w:rsidR="00522AFD" w:rsidRPr="00591BCD" w:rsidDel="00864E89">
          <w:rPr>
            <w:i/>
          </w:rPr>
          <w:delText>entomon</w:delText>
        </w:r>
        <w:r w:rsidR="008E7758" w:rsidDel="00864E89">
          <w:delText xml:space="preserve"> </w:delText>
        </w:r>
        <w:r w:rsidR="00087184" w:rsidDel="00864E89">
          <w:delText xml:space="preserve">(to a lesser extent) </w:delText>
        </w:r>
      </w:del>
      <w:r w:rsidR="00482E45" w:rsidRPr="00C038C3">
        <w:t>w</w:t>
      </w:r>
      <w:del w:id="78" w:author="Sean Anderson" w:date="2022-06-08T14:58:00Z">
        <w:r w:rsidR="00482E45" w:rsidRPr="00C038C3" w:rsidDel="006E35C2">
          <w:delText>h</w:delText>
        </w:r>
      </w:del>
      <w:r w:rsidR="00482E45" w:rsidRPr="00C038C3">
        <w:t xml:space="preserve">ere positively related to condition, </w:t>
      </w:r>
      <w:del w:id="79" w:author="Max Lindmark" w:date="2022-04-22T07:53:00Z">
        <w:r w:rsidR="00482E45" w:rsidRPr="00C038C3" w:rsidDel="00D313F8">
          <w:delText xml:space="preserve">whereas </w:delText>
        </w:r>
      </w:del>
      <w:ins w:id="80" w:author="Max Lindmark" w:date="2022-04-22T07:53:00Z">
        <w:r w:rsidR="00D313F8">
          <w:t xml:space="preserve">while </w:t>
        </w:r>
      </w:ins>
      <w:del w:id="81" w:author="Max Lindmark" w:date="2022-04-21T22:06:00Z">
        <w:r w:rsidR="00541B7C" w:rsidDel="00864E89">
          <w:delText xml:space="preserve">the </w:delText>
        </w:r>
      </w:del>
      <w:del w:id="82" w:author="Max Lindmark" w:date="2022-04-21T21:58:00Z">
        <w:r w:rsidR="00541B7C" w:rsidDel="00385641">
          <w:delText xml:space="preserve">haul-level </w:delText>
        </w:r>
      </w:del>
      <w:del w:id="83" w:author="Max Lindmark" w:date="2022-04-21T22:06:00Z">
        <w:r w:rsidR="00196334" w:rsidRPr="00C038C3" w:rsidDel="00864E89">
          <w:delText xml:space="preserve">density </w:delText>
        </w:r>
        <w:r w:rsidR="00123798" w:rsidRPr="00C038C3" w:rsidDel="00864E89">
          <w:delText xml:space="preserve">of cod </w:delText>
        </w:r>
        <w:r w:rsidR="00424B13" w:rsidRPr="00C038C3" w:rsidDel="00864E89">
          <w:delText xml:space="preserve">and </w:delText>
        </w:r>
      </w:del>
      <w:r w:rsidR="00424B13" w:rsidRPr="00C038C3">
        <w:t>depth</w:t>
      </w:r>
      <w:r w:rsidR="00541B7C">
        <w:t xml:space="preserve"> </w:t>
      </w:r>
      <w:ins w:id="84" w:author="Sean Anderson" w:date="2022-06-08T14:58:00Z">
        <w:r w:rsidR="006E35C2">
          <w:t xml:space="preserve">was </w:t>
        </w:r>
      </w:ins>
      <w:del w:id="85" w:author="Max Lindmark" w:date="2022-04-21T22:06:00Z">
        <w:r w:rsidR="00424B13" w:rsidRPr="00C038C3" w:rsidDel="00864E89">
          <w:delText xml:space="preserve">were </w:delText>
        </w:r>
      </w:del>
      <w:ins w:id="86" w:author="Max Lindmark" w:date="2022-04-21T22:06:00Z">
        <w:del w:id="87" w:author="Mayya Gogina" w:date="2022-04-22T13:41:00Z">
          <w:r w:rsidR="00864E89" w:rsidDel="001C06F1">
            <w:delText>was</w:delText>
          </w:r>
        </w:del>
      </w:ins>
      <w:ins w:id="88" w:author="Mayya Gogina" w:date="2022-04-22T13:41:00Z">
        <w:del w:id="89" w:author="Sean Anderson" w:date="2022-06-08T14:58:00Z">
          <w:r w:rsidR="001C06F1" w:rsidDel="006E35C2">
            <w:delText>showed</w:delText>
          </w:r>
        </w:del>
      </w:ins>
      <w:ins w:id="90" w:author="Max Lindmark" w:date="2022-04-21T22:06:00Z">
        <w:del w:id="91" w:author="Sean Anderson" w:date="2022-06-08T14:58:00Z">
          <w:r w:rsidR="00864E89" w:rsidRPr="00C038C3" w:rsidDel="006E35C2">
            <w:delText xml:space="preserve"> </w:delText>
          </w:r>
        </w:del>
      </w:ins>
      <w:r w:rsidR="00424B13" w:rsidRPr="00C038C3">
        <w:t>negative</w:t>
      </w:r>
      <w:ins w:id="92" w:author="Sean Anderson" w:date="2022-06-08T14:58:00Z">
        <w:r w:rsidR="006E35C2">
          <w:t>ly</w:t>
        </w:r>
      </w:ins>
      <w:del w:id="93" w:author="Mayya Gogina" w:date="2022-04-22T13:41:00Z">
        <w:r w:rsidR="00424B13" w:rsidRPr="00C038C3" w:rsidDel="001C06F1">
          <w:delText>ly</w:delText>
        </w:r>
      </w:del>
      <w:r w:rsidR="00424B13" w:rsidRPr="00C038C3">
        <w:t xml:space="preserve"> associat</w:t>
      </w:r>
      <w:ins w:id="94" w:author="Sean Anderson" w:date="2022-06-08T14:59:00Z">
        <w:r w:rsidR="006E35C2">
          <w:t>ed</w:t>
        </w:r>
      </w:ins>
      <w:ins w:id="95" w:author="Mayya Gogina" w:date="2022-04-22T13:41:00Z">
        <w:del w:id="96" w:author="Sean Anderson" w:date="2022-06-08T14:59:00Z">
          <w:r w:rsidR="001C06F1" w:rsidDel="006E35C2">
            <w:delText>ion</w:delText>
          </w:r>
        </w:del>
      </w:ins>
      <w:del w:id="97" w:author="Mayya Gogina" w:date="2022-04-22T13:41:00Z">
        <w:r w:rsidR="00424B13" w:rsidRPr="00C038C3" w:rsidDel="001C06F1">
          <w:delText>ed with condition</w:delText>
        </w:r>
      </w:del>
      <w:r w:rsidR="00424B13" w:rsidRPr="00C038C3">
        <w:t>.</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ins w:id="98" w:author="Sean Anderson" w:date="2022-06-08T15:00:00Z">
        <w:r w:rsidR="00E963C4">
          <w:t>—</w:t>
        </w:r>
      </w:ins>
      <w:ins w:id="99" w:author="Max Lindmark" w:date="2022-04-22T07:55:00Z">
        <w:del w:id="100" w:author="Sean Anderson" w:date="2022-06-08T15:00:00Z">
          <w:r w:rsidR="00433B47" w:rsidDel="00E963C4">
            <w:delText xml:space="preserve">; </w:delText>
          </w:r>
        </w:del>
        <w:r w:rsidR="00433B47">
          <w:t>e</w:t>
        </w:r>
      </w:ins>
      <w:del w:id="101" w:author="Max Lindmark" w:date="2022-04-22T07:55:00Z">
        <w:r w:rsidR="0073029E" w:rsidDel="00433B47">
          <w:delText>, such that e</w:delText>
        </w:r>
      </w:del>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 xml:space="preserve">the steep decline </w:t>
      </w:r>
      <w:del w:id="102" w:author="Max Lindmark" w:date="2022-04-22T07:54:00Z">
        <w:r w:rsidR="00C43479" w:rsidRPr="00C038C3" w:rsidDel="00D313F8">
          <w:delText>that occurred between 1993</w:delText>
        </w:r>
        <w:r w:rsidR="00C341ED" w:rsidDel="00D313F8">
          <w:delText>–</w:delText>
        </w:r>
        <w:r w:rsidR="00C43479" w:rsidRPr="00C038C3" w:rsidDel="00D313F8">
          <w:delText>2008</w:delText>
        </w:r>
      </w:del>
      <w:ins w:id="103" w:author="Max Lindmark" w:date="2022-04-22T07:54:00Z">
        <w:r w:rsidR="00D313F8">
          <w:t>in condition</w:t>
        </w:r>
      </w:ins>
      <w:r w:rsidR="00C43479" w:rsidRPr="00C038C3">
        <w:t xml:space="preserve">. </w:t>
      </w:r>
      <w:r w:rsidR="00F72AC1" w:rsidRPr="00C038C3">
        <w:t xml:space="preserve">In fact, </w:t>
      </w:r>
      <w:del w:id="104" w:author="Max Lindmark" w:date="2022-04-21T22:07:00Z">
        <w:r w:rsidR="005D1CCB" w:rsidDel="00864E89">
          <w:delText>latent</w:delText>
        </w:r>
        <w:r w:rsidR="003037C0" w:rsidRPr="00C038C3" w:rsidDel="00864E89">
          <w:delText xml:space="preserve"> </w:delText>
        </w:r>
      </w:del>
      <w:r w:rsidR="003037C0" w:rsidRPr="00C038C3">
        <w:t xml:space="preserve">spatial and spatiotemporal </w:t>
      </w:r>
      <w:commentRangeStart w:id="105"/>
      <w:del w:id="106" w:author="Max Lindmark" w:date="2022-04-21T22:00:00Z">
        <w:r w:rsidR="003037C0" w:rsidRPr="00C038C3" w:rsidDel="00D05411">
          <w:delText xml:space="preserve">variation </w:delText>
        </w:r>
        <w:r w:rsidR="00B54998" w:rsidDel="00D05411">
          <w:delText>was</w:delText>
        </w:r>
        <w:r w:rsidR="00B54998" w:rsidRPr="00C038C3" w:rsidDel="00D05411">
          <w:delText xml:space="preserve"> </w:delText>
        </w:r>
        <w:r w:rsidR="0040486C" w:rsidRPr="00C038C3" w:rsidDel="00D05411">
          <w:delText>several times larger in magnitude</w:delText>
        </w:r>
        <w:r w:rsidR="009F480E" w:rsidRPr="00C038C3" w:rsidDel="00D05411">
          <w:delText xml:space="preserve"> than </w:delText>
        </w:r>
        <w:r w:rsidR="00B96A9C" w:rsidDel="00D05411">
          <w:delText xml:space="preserve">any single </w:delText>
        </w:r>
        <w:r w:rsidR="009F480E" w:rsidRPr="00C038C3" w:rsidDel="00D05411">
          <w:delText>covariate</w:delText>
        </w:r>
        <w:r w:rsidR="009E207E" w:rsidDel="00D05411">
          <w:delText>’s</w:delText>
        </w:r>
        <w:r w:rsidR="009F480E" w:rsidRPr="00C038C3" w:rsidDel="00D05411">
          <w:delText xml:space="preserve"> </w:delText>
        </w:r>
        <w:r w:rsidR="00790B68" w:rsidDel="00D05411">
          <w:delText>coefficient</w:delText>
        </w:r>
        <w:r w:rsidR="00305F11" w:rsidDel="00D05411">
          <w:delText xml:space="preserve">, and </w:delText>
        </w:r>
        <w:r w:rsidR="00B02EB2" w:rsidRPr="00C038C3" w:rsidDel="00D05411">
          <w:delText xml:space="preserve">spatial and spatiotemporal </w:delText>
        </w:r>
      </w:del>
      <w:del w:id="107" w:author="Sean Anderson" w:date="2022-06-08T15:41:00Z">
        <w:r w:rsidR="00B02EB2" w:rsidDel="0088333D">
          <w:delText>random effects</w:delText>
        </w:r>
      </w:del>
      <w:ins w:id="108" w:author="Max Lindmark" w:date="2022-04-22T07:55:00Z">
        <w:del w:id="109" w:author="Sean Anderson" w:date="2022-06-08T15:41:00Z">
          <w:r w:rsidR="00D313F8" w:rsidDel="0088333D">
            <w:delText xml:space="preserve"> </w:delText>
          </w:r>
        </w:del>
      </w:ins>
      <w:ins w:id="110" w:author="Sean Anderson" w:date="2022-06-08T15:41:00Z">
        <w:r w:rsidR="0088333D">
          <w:t>latent variables</w:t>
        </w:r>
        <w:r w:rsidR="0088333D">
          <w:t xml:space="preserve"> </w:t>
        </w:r>
        <w:commentRangeEnd w:id="105"/>
        <w:r w:rsidR="0088333D">
          <w:rPr>
            <w:rStyle w:val="CommentReference"/>
          </w:rPr>
          <w:commentReference w:id="105"/>
        </w:r>
      </w:ins>
      <w:del w:id="111" w:author="Max Lindmark" w:date="2022-04-21T22:00:00Z">
        <w:r w:rsidR="00B02EB2" w:rsidDel="00D05411">
          <w:delText xml:space="preserve"> </w:delText>
        </w:r>
      </w:del>
      <w:r w:rsidR="00B02EB2">
        <w:t xml:space="preserve">explained </w:t>
      </w:r>
      <w:commentRangeStart w:id="112"/>
      <w:del w:id="113" w:author="Sean Anderson" w:date="2022-06-08T14:59:00Z">
        <w:r w:rsidR="00B02EB2" w:rsidDel="00E963C4">
          <w:delText>6.5</w:delText>
        </w:r>
      </w:del>
      <w:ins w:id="114" w:author="Sean Anderson" w:date="2022-06-08T14:59:00Z">
        <w:r w:rsidR="00E963C4">
          <w:t>over 6</w:t>
        </w:r>
      </w:ins>
      <w:r w:rsidR="00B02EB2">
        <w:t xml:space="preserve"> times </w:t>
      </w:r>
      <w:commentRangeEnd w:id="112"/>
      <w:r w:rsidR="0088333D">
        <w:rPr>
          <w:rStyle w:val="CommentReference"/>
        </w:rPr>
        <w:commentReference w:id="112"/>
      </w:r>
      <w:r w:rsidR="00B02EB2">
        <w:t xml:space="preserve">more variation than </w:t>
      </w:r>
      <w:del w:id="115" w:author="Max Lindmark" w:date="2022-04-21T22:07:00Z">
        <w:r w:rsidR="00B02EB2" w:rsidDel="00864E89">
          <w:delText xml:space="preserve">all </w:delText>
        </w:r>
      </w:del>
      <w:r w:rsidR="00B02EB2">
        <w:t>fixed effects.</w:t>
      </w:r>
      <w:ins w:id="116" w:author="Max Lindmark" w:date="2022-04-22T07:52:00Z">
        <w:r w:rsidR="00D313F8">
          <w:t xml:space="preserve"> </w:t>
        </w:r>
        <w:r w:rsidR="00D313F8" w:rsidRPr="00C038C3">
          <w:t xml:space="preserve">Understanding the drivers of spatiotemporal variation in body condition </w:t>
        </w:r>
        <w:r w:rsidR="00D313F8">
          <w:t>is critical</w:t>
        </w:r>
        <w:r w:rsidR="00D313F8" w:rsidRPr="00C038C3">
          <w:t xml:space="preserve"> </w:t>
        </w:r>
      </w:ins>
      <w:ins w:id="117" w:author="Mayya Gogina" w:date="2022-04-22T13:43:00Z">
        <w:del w:id="118" w:author="Max Lindmark" w:date="2022-05-26T14:31:00Z">
          <w:r w:rsidR="001C06F1" w:rsidDel="005B6026">
            <w:delText>to</w:delText>
          </w:r>
        </w:del>
      </w:ins>
      <w:ins w:id="119" w:author="Max Lindmark" w:date="2022-05-26T14:31:00Z">
        <w:r w:rsidR="005B6026">
          <w:t>for</w:t>
        </w:r>
      </w:ins>
      <w:ins w:id="120" w:author="Mayya Gogina" w:date="2022-04-22T13:43:00Z">
        <w:r w:rsidR="001C06F1">
          <w:t xml:space="preserve"> </w:t>
        </w:r>
        <w:del w:id="121" w:author="Max Lindmark" w:date="2022-05-26T14:31:00Z">
          <w:r w:rsidR="001C06F1" w:rsidDel="005B6026">
            <w:delText xml:space="preserve">foresee </w:delText>
          </w:r>
        </w:del>
      </w:ins>
      <w:ins w:id="122" w:author="Max Lindmark" w:date="2022-05-26T14:31:00Z">
        <w:r w:rsidR="005B6026">
          <w:t xml:space="preserve">predicting </w:t>
        </w:r>
      </w:ins>
      <w:ins w:id="123" w:author="Mayya Gogina" w:date="2022-04-22T13:46:00Z">
        <w:del w:id="124" w:author="Max Lindmark" w:date="2022-05-26T14:31:00Z">
          <w:r w:rsidR="001C06F1" w:rsidDel="005B6026">
            <w:delText xml:space="preserve">the </w:delText>
          </w:r>
        </w:del>
      </w:ins>
      <w:ins w:id="125" w:author="Mayya Gogina" w:date="2022-04-22T13:43:00Z">
        <w:r w:rsidR="001C06F1">
          <w:t>responses to</w:t>
        </w:r>
      </w:ins>
      <w:ins w:id="126" w:author="Max Lindmark" w:date="2022-04-22T07:52:00Z">
        <w:del w:id="127" w:author="Mayya Gogina" w:date="2022-04-22T13:43:00Z">
          <w:r w:rsidR="00D313F8" w:rsidRPr="00C038C3" w:rsidDel="001C06F1">
            <w:delText xml:space="preserve">for </w:delText>
          </w:r>
          <w:r w:rsidR="00D313F8" w:rsidDel="001C06F1">
            <w:delText>identifying</w:delText>
          </w:r>
          <w:r w:rsidR="00D313F8" w:rsidRPr="00C038C3" w:rsidDel="001C06F1">
            <w:delText xml:space="preserve"> impacts of</w:delText>
          </w:r>
        </w:del>
        <w:r w:rsidR="00D313F8" w:rsidRPr="00C038C3">
          <w:t xml:space="preserve"> </w:t>
        </w:r>
        <w:commentRangeStart w:id="128"/>
        <w:r w:rsidR="00D313F8" w:rsidRPr="00C038C3">
          <w:t>environmental</w:t>
        </w:r>
      </w:ins>
      <w:commentRangeEnd w:id="128"/>
      <w:r w:rsidR="00FB53C5">
        <w:rPr>
          <w:rStyle w:val="CommentReference"/>
        </w:rPr>
        <w:commentReference w:id="128"/>
      </w:r>
      <w:ins w:id="129" w:author="Max Lindmark" w:date="2022-04-22T07:52:00Z">
        <w:r w:rsidR="00D313F8" w:rsidRPr="00C038C3">
          <w:t xml:space="preserve"> change and </w:t>
        </w:r>
        <w:del w:id="130" w:author="Mayya Gogina" w:date="2022-04-22T13:43:00Z">
          <w:r w:rsidR="00D313F8" w:rsidRPr="00C038C3" w:rsidDel="001C06F1">
            <w:delText>for</w:delText>
          </w:r>
        </w:del>
      </w:ins>
      <w:ins w:id="131" w:author="Mayya Gogina" w:date="2022-04-22T13:43:00Z">
        <w:r w:rsidR="001C06F1">
          <w:t>to develop</w:t>
        </w:r>
      </w:ins>
      <w:ins w:id="132" w:author="Sean Anderson" w:date="2022-06-08T14:59:00Z">
        <w:r w:rsidR="00E963C4">
          <w:t>ing</w:t>
        </w:r>
      </w:ins>
      <w:ins w:id="133" w:author="Mayya Gogina" w:date="2022-04-22T13:43:00Z">
        <w:r w:rsidR="001C06F1">
          <w:t xml:space="preserve"> </w:t>
        </w:r>
      </w:ins>
      <w:ins w:id="134" w:author="Sean Anderson" w:date="2022-06-08T15:00:00Z">
        <w:r w:rsidR="00E963C4">
          <w:t xml:space="preserve">effective </w:t>
        </w:r>
      </w:ins>
      <w:ins w:id="135" w:author="Mayya Gogina" w:date="2022-04-22T13:43:00Z">
        <w:del w:id="136" w:author="Sean Anderson" w:date="2022-06-08T15:00:00Z">
          <w:r w:rsidR="001C06F1" w:rsidDel="00E963C4">
            <w:delText>efficient</w:delText>
          </w:r>
        </w:del>
      </w:ins>
      <w:ins w:id="137" w:author="Max Lindmark" w:date="2022-04-22T07:52:00Z">
        <w:del w:id="138" w:author="Sean Anderson" w:date="2022-06-08T15:00:00Z">
          <w:r w:rsidR="00D313F8" w:rsidRPr="00C038C3" w:rsidDel="00E963C4">
            <w:delText xml:space="preserve"> </w:delText>
          </w:r>
        </w:del>
      </w:ins>
      <w:ins w:id="139" w:author="Max Lindmark" w:date="2022-04-22T07:54:00Z">
        <w:r w:rsidR="00D313F8">
          <w:t xml:space="preserve">fishery </w:t>
        </w:r>
      </w:ins>
      <w:ins w:id="140" w:author="Max Lindmark" w:date="2022-04-22T07:52:00Z">
        <w:r w:rsidR="00D313F8" w:rsidRPr="00C038C3">
          <w:t>management</w:t>
        </w:r>
      </w:ins>
      <w:ins w:id="141" w:author="Max Lindmark" w:date="2022-04-22T07:54:00Z">
        <w:r w:rsidR="00D313F8">
          <w:t>;</w:t>
        </w:r>
      </w:ins>
      <w:ins w:id="142" w:author="Max Lindmark" w:date="2022-04-22T07:52:00Z">
        <w:r w:rsidR="00D313F8">
          <w:t xml:space="preserve"> yet</w:t>
        </w:r>
      </w:ins>
      <w:ins w:id="143" w:author="Sean Anderson" w:date="2022-06-08T15:00:00Z">
        <w:r w:rsidR="00E963C4">
          <w:t>,</w:t>
        </w:r>
      </w:ins>
      <w:ins w:id="144" w:author="Max Lindmark" w:date="2022-04-22T07:52:00Z">
        <w:r w:rsidR="00D313F8">
          <w:t xml:space="preserve"> </w:t>
        </w:r>
      </w:ins>
      <w:ins w:id="145" w:author="Max Lindmark" w:date="2022-04-22T07:54:00Z">
        <w:r w:rsidR="00D313F8">
          <w:t xml:space="preserve">there </w:t>
        </w:r>
        <w:del w:id="146" w:author="Sean Anderson" w:date="2022-06-08T15:00:00Z">
          <w:r w:rsidR="00D313F8" w:rsidDel="00E963C4">
            <w:delText xml:space="preserve">are </w:delText>
          </w:r>
        </w:del>
      </w:ins>
      <w:ins w:id="147" w:author="Sean Anderson" w:date="2022-06-08T15:00:00Z">
        <w:r w:rsidR="00E963C4">
          <w:t xml:space="preserve">remain </w:t>
        </w:r>
      </w:ins>
      <w:ins w:id="148" w:author="Max Lindmark" w:date="2022-04-22T07:52:00Z">
        <w:r w:rsidR="00D313F8">
          <w:t xml:space="preserve">challenges linking this important trait </w:t>
        </w:r>
      </w:ins>
      <w:del w:id="149" w:author="Max Lindmark" w:date="2022-04-22T07:52:00Z">
        <w:r w:rsidR="00B02EB2" w:rsidDel="00D313F8">
          <w:delText xml:space="preserve"> </w:delText>
        </w:r>
      </w:del>
      <w:ins w:id="150" w:author="Max Lindmark" w:date="2022-04-22T07:51:00Z">
        <w:r w:rsidR="00D313F8">
          <w:t>to biotic and abiotic variables</w:t>
        </w:r>
      </w:ins>
      <w:ins w:id="151" w:author="Max Lindmark" w:date="2022-04-22T07:52:00Z">
        <w:r w:rsidR="00D313F8">
          <w:t xml:space="preserve"> using </w:t>
        </w:r>
      </w:ins>
      <w:ins w:id="152" w:author="Max Lindmark" w:date="2022-04-22T07:54:00Z">
        <w:r w:rsidR="00D313F8">
          <w:t>com</w:t>
        </w:r>
      </w:ins>
      <w:ins w:id="153" w:author="Max Lindmark" w:date="2022-04-22T07:55:00Z">
        <w:r w:rsidR="00D313F8">
          <w:t xml:space="preserve">mon </w:t>
        </w:r>
      </w:ins>
      <w:ins w:id="154" w:author="Max Lindmark" w:date="2022-04-22T07:52:00Z">
        <w:r w:rsidR="00D313F8">
          <w:t>observational data.</w:t>
        </w:r>
      </w:ins>
      <w:del w:id="155" w:author="Max Lindmark" w:date="2022-04-21T22:01:00Z">
        <w:r w:rsidR="000C53EB" w:rsidDel="00D05411">
          <w:delText>However,</w:delText>
        </w:r>
        <w:r w:rsidR="0067236D" w:rsidDel="00D05411">
          <w:delText xml:space="preserve"> </w:delText>
        </w:r>
        <w:r w:rsidR="00222152" w:rsidDel="00D05411">
          <w:delText xml:space="preserve">body condition is a complicated trait to analyze as it builds up over a long time period. Hence, observational </w:delText>
        </w:r>
        <w:r w:rsidR="0067236D" w:rsidRPr="00305F11" w:rsidDel="00D05411">
          <w:delText>analysis of condition data should be complemented with e.g., tagging studies</w:delText>
        </w:r>
        <w:r w:rsidR="003F1E1F" w:rsidDel="00D05411">
          <w:delText xml:space="preserve"> or otoliths analyses</w:delText>
        </w:r>
        <w:r w:rsidR="0067236D" w:rsidRPr="00305F11" w:rsidDel="00D05411">
          <w:delText>, before mechanistic links between condition and covariates can be determined.</w:delText>
        </w:r>
        <w:r w:rsidR="00222152" w:rsidDel="00D05411">
          <w:delText xml:space="preserve"> </w:delText>
        </w:r>
      </w:del>
      <w:del w:id="156" w:author="Max Lindmark" w:date="2022-04-22T07:52:00Z">
        <w:r w:rsidR="006920A8" w:rsidRPr="00C038C3" w:rsidDel="00D313F8">
          <w:delText xml:space="preserve">Understanding </w:delText>
        </w:r>
        <w:r w:rsidR="00CE6F49" w:rsidRPr="00C038C3" w:rsidDel="00D313F8">
          <w:delText xml:space="preserve">the drivers of </w:delText>
        </w:r>
        <w:r w:rsidR="00F21070" w:rsidRPr="00C038C3" w:rsidDel="00D313F8">
          <w:delText xml:space="preserve">spatiotemporal variation </w:delText>
        </w:r>
        <w:r w:rsidR="00D71C8B" w:rsidRPr="00C038C3" w:rsidDel="00D313F8">
          <w:delText xml:space="preserve">in </w:delText>
        </w:r>
        <w:r w:rsidR="006D5CC0" w:rsidRPr="00C038C3" w:rsidDel="00D313F8">
          <w:delText xml:space="preserve">body </w:delText>
        </w:r>
        <w:r w:rsidR="00146FC6" w:rsidRPr="00C038C3" w:rsidDel="00D313F8">
          <w:delText>condition</w:delText>
        </w:r>
        <w:r w:rsidR="00EE76B2" w:rsidRPr="00C038C3" w:rsidDel="00D313F8">
          <w:delText xml:space="preserve"> </w:delText>
        </w:r>
        <w:r w:rsidR="00882BDE" w:rsidDel="00D313F8">
          <w:delText xml:space="preserve">is </w:delText>
        </w:r>
        <w:r w:rsidR="00B52F87" w:rsidDel="00D313F8">
          <w:delText>critical</w:delText>
        </w:r>
        <w:r w:rsidR="00B52F87" w:rsidRPr="00C038C3" w:rsidDel="00D313F8">
          <w:delText xml:space="preserve"> </w:delText>
        </w:r>
        <w:r w:rsidR="00EE76B2" w:rsidRPr="00C038C3" w:rsidDel="00D313F8">
          <w:delText xml:space="preserve">for </w:delText>
        </w:r>
        <w:r w:rsidR="00882BDE" w:rsidDel="00D313F8">
          <w:delText>identifying</w:delText>
        </w:r>
        <w:r w:rsidR="00882BDE" w:rsidRPr="00C038C3" w:rsidDel="00D313F8">
          <w:delText xml:space="preserve"> </w:delText>
        </w:r>
        <w:r w:rsidR="003014D9" w:rsidRPr="00C038C3" w:rsidDel="00D313F8">
          <w:delText xml:space="preserve">impacts of </w:delText>
        </w:r>
        <w:r w:rsidR="00547D56" w:rsidRPr="00C038C3" w:rsidDel="00D313F8">
          <w:delText>environmental</w:delText>
        </w:r>
        <w:r w:rsidR="003672FD" w:rsidRPr="00C038C3" w:rsidDel="00D313F8">
          <w:delText xml:space="preserve"> </w:delText>
        </w:r>
        <w:r w:rsidR="00C456EB" w:rsidRPr="00C038C3" w:rsidDel="00D313F8">
          <w:delText xml:space="preserve">change </w:delText>
        </w:r>
        <w:r w:rsidR="00CA79A2" w:rsidRPr="00C038C3" w:rsidDel="00D313F8">
          <w:delText xml:space="preserve">and for </w:delText>
        </w:r>
        <w:r w:rsidR="00B52F87" w:rsidDel="00D313F8">
          <w:delText xml:space="preserve">the </w:delText>
        </w:r>
        <w:r w:rsidR="00CA79A2" w:rsidRPr="00C038C3" w:rsidDel="00D313F8">
          <w:delText xml:space="preserve">management </w:delText>
        </w:r>
        <w:r w:rsidR="00A85C31" w:rsidDel="00D313F8">
          <w:delText xml:space="preserve">of </w:delText>
        </w:r>
        <w:r w:rsidR="00F747CB" w:rsidRPr="00C038C3" w:rsidDel="00D313F8">
          <w:delText>marine fish</w:delText>
        </w:r>
      </w:del>
      <w:del w:id="157" w:author="Max Lindmark" w:date="2022-04-21T22:07:00Z">
        <w:r w:rsidR="00A85C31" w:rsidDel="00864E89">
          <w:delText xml:space="preserve"> and fisheri</w:delText>
        </w:r>
        <w:r w:rsidR="00F747CB" w:rsidRPr="00C038C3" w:rsidDel="00864E89">
          <w:delText>es</w:delText>
        </w:r>
      </w:del>
      <w:del w:id="158" w:author="Max Lindmark" w:date="2022-04-22T07:52:00Z">
        <w:r w:rsidR="0043104C" w:rsidRPr="00C038C3" w:rsidDel="00D313F8">
          <w:delText>.</w:delText>
        </w:r>
        <w:r w:rsidR="00305F11" w:rsidRPr="00305F11" w:rsidDel="00D313F8">
          <w:delText xml:space="preserve"> </w:delText>
        </w:r>
      </w:del>
    </w:p>
    <w:p w14:paraId="72A4ED94" w14:textId="77777777" w:rsidR="00305F11" w:rsidRDefault="00305F11" w:rsidP="00552801">
      <w:pPr>
        <w:tabs>
          <w:tab w:val="left" w:pos="927"/>
        </w:tabs>
        <w:spacing w:line="480" w:lineRule="auto"/>
        <w:contextualSpacing/>
        <w:mirrorIndents/>
        <w:jc w:val="both"/>
        <w:rPr>
          <w:b/>
          <w:sz w:val="28"/>
          <w:szCs w:val="28"/>
        </w:rPr>
      </w:pPr>
      <w:bookmarkStart w:id="159" w:name="_kmo410o1ovwf" w:colFirst="0" w:colLast="0"/>
      <w:bookmarkStart w:id="160" w:name="_v4bo7gucfsoa" w:colFirst="0" w:colLast="0"/>
      <w:bookmarkEnd w:id="159"/>
      <w:bookmarkEnd w:id="160"/>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77777777" w:rsidR="00A226A3" w:rsidRDefault="00A226A3"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01508BE4"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5C690842"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354A9D">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354A9D">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354A9D">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354A9D">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354A9D">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354A9D">
        <w:t>(4,5)</w:t>
      </w:r>
      <w:r w:rsidR="00E0392A" w:rsidRPr="00C038C3">
        <w:fldChar w:fldCharType="end"/>
      </w:r>
      <w:r w:rsidR="00E0392A" w:rsidRPr="00C038C3">
        <w:t xml:space="preserve">, and poor condition increases the likelihood of skipped spawning </w:t>
      </w:r>
      <w:r w:rsidR="00E0392A" w:rsidRPr="00C038C3">
        <w:fldChar w:fldCharType="begin"/>
      </w:r>
      <w:r w:rsidR="00465894">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354A9D">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354A9D">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354A9D">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354A9D">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354A9D">
        <w:t>(2,10)</w:t>
      </w:r>
      <w:r w:rsidR="00E0392A" w:rsidRPr="00C038C3">
        <w:fldChar w:fldCharType="end"/>
      </w:r>
      <w:r w:rsidR="00E0392A" w:rsidRPr="00C038C3">
        <w:t xml:space="preserve">. </w:t>
      </w:r>
    </w:p>
    <w:p w14:paraId="5645EAB0" w14:textId="6C9903E3"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354A9D">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354A9D">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ins w:id="161" w:author="Max Lindmark" w:date="2022-05-26T14:32:00Z">
        <w:r w:rsidR="00130780">
          <w:t xml:space="preserve">abiotic </w:t>
        </w:r>
      </w:ins>
      <w:commentRangeStart w:id="162"/>
      <w:commentRangeStart w:id="163"/>
      <w:r w:rsidR="003012E4" w:rsidRPr="00C038C3">
        <w:t xml:space="preserve">environmental </w:t>
      </w:r>
      <w:commentRangeEnd w:id="162"/>
      <w:r w:rsidR="00984587">
        <w:rPr>
          <w:rStyle w:val="CommentReference"/>
        </w:rPr>
        <w:commentReference w:id="162"/>
      </w:r>
      <w:commentRangeEnd w:id="163"/>
      <w:r w:rsidR="00130780">
        <w:rPr>
          <w:rStyle w:val="CommentReference"/>
        </w:rPr>
        <w:commentReference w:id="163"/>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54A9D">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A226A3">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C16B65">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354A9D">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354A9D">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354A9D" w:rsidRPr="00354A9D">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354A9D">
        <w:instrText xml:space="preserve"> ADDIN ZOTERO_ITEM CSL_CITATION {"citationID":"beczXuVX","properties":{"formattedCitation":"(20\\uc0\\u8211{}24)","plainCitation":"(20–24)","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354A9D" w:rsidRPr="00354A9D">
        <w:rPr>
          <w:lang w:val="en-GB"/>
        </w:rPr>
        <w:t>(20–24)</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r w:rsidR="0018675F" w:rsidRPr="00C038C3">
        <w:t>.</w:t>
      </w:r>
    </w:p>
    <w:p w14:paraId="1F60AD37" w14:textId="314B2CB7" w:rsidR="00B71EDC" w:rsidRPr="00C038C3" w:rsidRDefault="00785E59" w:rsidP="00552801">
      <w:pPr>
        <w:spacing w:line="480" w:lineRule="auto"/>
        <w:ind w:firstLine="284"/>
        <w:contextualSpacing/>
        <w:mirrorIndents/>
        <w:jc w:val="both"/>
      </w:pPr>
      <w:commentRangeStart w:id="164"/>
      <w:r>
        <w:t>M</w:t>
      </w:r>
      <w:r w:rsidR="00BC51C5" w:rsidRPr="00C038C3">
        <w:t>o</w:t>
      </w:r>
      <w:r w:rsidR="00B71EDC" w:rsidRPr="00C038C3">
        <w:t xml:space="preserve">delling </w:t>
      </w:r>
      <w:commentRangeEnd w:id="164"/>
      <w:r w:rsidR="00AA6A12">
        <w:rPr>
          <w:rStyle w:val="CommentReference"/>
        </w:rPr>
        <w:commentReference w:id="164"/>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w:t>
      </w:r>
      <w:r w:rsidR="00AB742E">
        <w:t xml:space="preserve">have </w:t>
      </w:r>
      <w:r w:rsidR="00B71EDC" w:rsidRPr="00C038C3">
        <w:t xml:space="preserve">been applied to study variation in </w:t>
      </w:r>
      <w:r w:rsidR="002B2B8E">
        <w:t xml:space="preserve">fish </w:t>
      </w:r>
      <w:r w:rsidR="00B71EDC" w:rsidRPr="00C038C3">
        <w:t xml:space="preserve">condition </w:t>
      </w:r>
      <w:r w:rsidR="00B71EDC" w:rsidRPr="00C038C3">
        <w:fldChar w:fldCharType="begin"/>
      </w:r>
      <w:r w:rsidR="00354A9D">
        <w:instrText xml:space="preserve"> ADDIN ZOTERO_ITEM CSL_CITATION {"citationID":"9IQJYH8I","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B71EDC" w:rsidRPr="00C038C3">
        <w:fldChar w:fldCharType="separate"/>
      </w:r>
      <w:r w:rsidR="00354A9D">
        <w:t>(2,1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w:t>
      </w:r>
      <w:r w:rsidR="00B71EDC" w:rsidRPr="00C038C3">
        <w:lastRenderedPageBreak/>
        <w:t xml:space="preserve">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354A9D">
        <w:instrText xml:space="preserve"> ADDIN ZOTERO_ITEM CSL_CITATION {"citationID":"B0zQrbMF","properties":{"formattedCitation":"(25)","plainCitation":"(25)","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B71EDC" w:rsidRPr="00C038C3">
        <w:fldChar w:fldCharType="separate"/>
      </w:r>
      <w:r w:rsidR="00354A9D">
        <w:t>(25)</w:t>
      </w:r>
      <w:r w:rsidR="00B71EDC" w:rsidRPr="00C038C3">
        <w:fldChar w:fldCharType="end"/>
      </w:r>
      <w:r w:rsidR="00937C30" w:rsidRPr="00C038C3">
        <w:t xml:space="preserve"> and range shifts </w:t>
      </w:r>
      <w:r w:rsidR="00937C30" w:rsidRPr="00C038C3">
        <w:fldChar w:fldCharType="begin"/>
      </w:r>
      <w:r w:rsidR="00354A9D">
        <w:instrText xml:space="preserve"> ADDIN ZOTERO_ITEM CSL_CITATION {"citationID":"TjrrbagW","properties":{"formattedCitation":"(26)","plainCitation":"(26)","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937C30" w:rsidRPr="00C038C3">
        <w:fldChar w:fldCharType="separate"/>
      </w:r>
      <w:r w:rsidR="00354A9D">
        <w:t>(26)</w:t>
      </w:r>
      <w:r w:rsidR="00937C30" w:rsidRPr="00C038C3">
        <w:fldChar w:fldCharType="end"/>
      </w:r>
      <w:r w:rsidR="00937C30" w:rsidRPr="00C038C3">
        <w:t xml:space="preserve">, </w:t>
      </w:r>
      <w:r w:rsidR="00B71EDC" w:rsidRPr="00C038C3">
        <w:t xml:space="preserve">and its availability in </w:t>
      </w:r>
      <w:del w:id="165" w:author="Sean Anderson" w:date="2022-06-08T15:03:00Z">
        <w:r w:rsidR="00B71EDC" w:rsidRPr="00C038C3" w:rsidDel="00AA6A12">
          <w:delText xml:space="preserve">standard </w:delText>
        </w:r>
      </w:del>
      <w:r w:rsidR="00B71EDC" w:rsidRPr="00C038C3">
        <w:t>open source software such as the R</w:t>
      </w:r>
      <w:r w:rsidR="002B608B">
        <w:t xml:space="preserve"> </w:t>
      </w:r>
      <w:r w:rsidR="00B71EDC" w:rsidRPr="00C038C3">
        <w:t xml:space="preserve">package </w:t>
      </w:r>
      <w:r w:rsidR="00B82244" w:rsidRPr="00C038C3">
        <w:t>‘</w:t>
      </w:r>
      <w:r w:rsidR="00B71EDC" w:rsidRPr="00C038C3">
        <w:t>INLA</w:t>
      </w:r>
      <w:r w:rsidR="00B82244" w:rsidRPr="00C038C3">
        <w:t>’</w:t>
      </w:r>
      <w:r w:rsidR="00BF1964">
        <w:t xml:space="preserve"> </w:t>
      </w:r>
      <w:commentRangeStart w:id="166"/>
      <w:r w:rsidR="00BF1964">
        <w:fldChar w:fldCharType="begin"/>
      </w:r>
      <w:r w:rsidR="00354A9D">
        <w:instrText xml:space="preserve"> ADDIN ZOTERO_ITEM CSL_CITATION {"citationID":"NNXRXTnc","properties":{"formattedCitation":"(27,28)","plainCitation":"(27,28)","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BF1964">
        <w:fldChar w:fldCharType="separate"/>
      </w:r>
      <w:r w:rsidR="00354A9D">
        <w:rPr>
          <w:lang w:val="en-GB"/>
        </w:rPr>
        <w:t>(27,28)</w:t>
      </w:r>
      <w:r w:rsidR="00BF1964">
        <w:fldChar w:fldCharType="end"/>
      </w:r>
      <w:r w:rsidR="00B71EDC" w:rsidRPr="00C038C3">
        <w:t xml:space="preserve">. In the first such application to body condition, </w:t>
      </w:r>
      <w:r w:rsidR="00617304" w:rsidRPr="00C038C3">
        <w:t xml:space="preserve">Thorson </w:t>
      </w:r>
      <w:r w:rsidR="00B71EDC" w:rsidRPr="00C038C3">
        <w:fldChar w:fldCharType="begin"/>
      </w:r>
      <w:r w:rsidR="00354A9D">
        <w:instrText xml:space="preserve"> ADDIN ZOTERO_ITEM CSL_CITATION {"citationID":"9hw69Wlt","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B71EDC" w:rsidRPr="00C038C3">
        <w:fldChar w:fldCharType="separate"/>
      </w:r>
      <w:r w:rsidR="00354A9D">
        <w:t>(2)</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explained more variation than </w:t>
      </w:r>
      <w:r w:rsidR="000544E4">
        <w:t>density</w:t>
      </w:r>
      <w:r w:rsidR="00B71EDC" w:rsidRPr="00C038C3">
        <w:t xml:space="preserve"> and temperature covariates</w:t>
      </w:r>
      <w:del w:id="167" w:author="Max Lindmark" w:date="2022-05-26T14:34:00Z">
        <w:r w:rsidR="00865376" w:rsidRPr="00C038C3" w:rsidDel="00130780">
          <w:delText>,</w:delText>
        </w:r>
        <w:r w:rsidR="00B71EDC" w:rsidRPr="00C038C3" w:rsidDel="00130780">
          <w:delText xml:space="preserve"> </w:delText>
        </w:r>
        <w:commentRangeStart w:id="168"/>
        <w:commentRangeStart w:id="169"/>
        <w:r w:rsidR="00865376" w:rsidRPr="00C038C3" w:rsidDel="00130780">
          <w:delText>respectively</w:delText>
        </w:r>
        <w:commentRangeEnd w:id="168"/>
        <w:r w:rsidR="00984587" w:rsidDel="00130780">
          <w:rPr>
            <w:rStyle w:val="CommentReference"/>
          </w:rPr>
          <w:commentReference w:id="168"/>
        </w:r>
        <w:commentRangeEnd w:id="169"/>
        <w:r w:rsidR="00130780" w:rsidDel="00130780">
          <w:rPr>
            <w:rStyle w:val="CommentReference"/>
          </w:rPr>
          <w:commentReference w:id="169"/>
        </w:r>
        <w:r w:rsidR="00865376" w:rsidRPr="00C038C3" w:rsidDel="00130780">
          <w:delText>,</w:delText>
        </w:r>
      </w:del>
      <w:r w:rsidR="00865376" w:rsidRPr="00C038C3">
        <w:t xml:space="preserve"> </w:t>
      </w:r>
      <w:r w:rsidR="00B71EDC" w:rsidRPr="00C038C3">
        <w:t xml:space="preserve">in the California current ecosystem. </w:t>
      </w:r>
      <w:commentRangeEnd w:id="166"/>
      <w:r w:rsidR="00AA6A12">
        <w:rPr>
          <w:rStyle w:val="CommentReference"/>
        </w:rPr>
        <w:commentReference w:id="166"/>
      </w:r>
      <w:r w:rsidR="00B71EDC" w:rsidRPr="00C038C3">
        <w:t xml:space="preserve">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7CD4AF78"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354A9D">
        <w:instrText xml:space="preserve"> ADDIN ZOTERO_ITEM CSL_CITATION {"citationID":"oVV3ZFnH","properties":{"formattedCitation":"(29)","plainCitation":"(29)","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354A9D">
        <w:t>(29)</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354A9D">
        <w:instrText xml:space="preserve"> ADDIN ZOTERO_ITEM CSL_CITATION {"citationID":"i1PkdtEx","properties":{"formattedCitation":"(14,30)","plainCitation":"(14,3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354A9D">
        <w:rPr>
          <w:lang w:val="en-GB"/>
        </w:rPr>
        <w:t>(14,30)</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354A9D">
        <w:instrText xml:space="preserve"> ADDIN ZOTERO_ITEM CSL_CITATION {"citationID":"Lr1t4Xvf","properties":{"formattedCitation":"(31,32)","plainCitation":"(31,32)","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354A9D">
        <w:t>(31,32)</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r w:rsidR="00946F3F">
        <w:t xml:space="preserve">for the </w:t>
      </w:r>
      <w:bookmarkStart w:id="170" w:name="_Hlk92971131"/>
      <w:r w:rsidR="00134288">
        <w:t xml:space="preserve">important </w:t>
      </w:r>
      <w:r w:rsidR="00D61D28">
        <w:t xml:space="preserve">benthic </w:t>
      </w:r>
      <w:r w:rsidR="00134288">
        <w:t xml:space="preserve">prey </w:t>
      </w:r>
      <w:bookmarkEnd w:id="170"/>
      <w:proofErr w:type="spellStart"/>
      <w:r w:rsidR="00134288" w:rsidRPr="003F095D">
        <w:rPr>
          <w:i/>
          <w:iCs/>
        </w:rPr>
        <w:t>Saduria</w:t>
      </w:r>
      <w:proofErr w:type="spellEnd"/>
      <w:r w:rsidR="00134288" w:rsidRPr="003F095D">
        <w:rPr>
          <w:i/>
          <w:iCs/>
        </w:rPr>
        <w:t xml:space="preserve"> </w:t>
      </w:r>
      <w:proofErr w:type="spellStart"/>
      <w:r w:rsidR="00134288" w:rsidRPr="003F095D">
        <w:rPr>
          <w:i/>
          <w:iCs/>
        </w:rPr>
        <w:t>entomon</w:t>
      </w:r>
      <w:proofErr w:type="spellEnd"/>
      <w:r w:rsidR="00285C85">
        <w:t xml:space="preserve"> </w:t>
      </w:r>
      <w:r w:rsidR="00012D11">
        <w:fldChar w:fldCharType="begin"/>
      </w:r>
      <w:r w:rsidR="00354A9D">
        <w:instrText xml:space="preserve"> ADDIN ZOTERO_ITEM CSL_CITATION {"citationID":"3CuLm9aK","properties":{"formattedCitation":"(33,34)","plainCitation":"(33,34)","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354A9D">
        <w:rPr>
          <w:lang w:val="en-GB"/>
        </w:rPr>
        <w:t>(33,34)</w:t>
      </w:r>
      <w:r w:rsidR="00012D11">
        <w:fldChar w:fldCharType="end"/>
      </w:r>
      <w:r w:rsidR="00A85C31">
        <w:t>,</w:t>
      </w:r>
      <w:r w:rsidR="00134288">
        <w:t xml:space="preserve"> </w:t>
      </w:r>
      <w:r w:rsidR="00282AFF" w:rsidRPr="00C038C3">
        <w:t>the</w:t>
      </w:r>
      <w:r w:rsidR="005B4694" w:rsidRPr="00C038C3">
        <w:t xml:space="preserve"> </w:t>
      </w:r>
      <w:r w:rsidR="00867BDF">
        <w:t>flounder complex (</w:t>
      </w:r>
      <w:r w:rsidR="005B4694" w:rsidRPr="00C038C3">
        <w:t xml:space="preserve">European </w:t>
      </w:r>
      <w:r w:rsidR="00867BDF">
        <w:t>flounder</w:t>
      </w:r>
      <w:r w:rsidR="00867BDF" w:rsidRPr="00C038C3">
        <w:t xml:space="preserve"> </w:t>
      </w:r>
      <w:proofErr w:type="spellStart"/>
      <w:r w:rsidR="002D4FB6" w:rsidRPr="00C038C3">
        <w:rPr>
          <w:i/>
          <w:iCs/>
        </w:rPr>
        <w:t>Platichthys</w:t>
      </w:r>
      <w:proofErr w:type="spellEnd"/>
      <w:r w:rsidR="002D4FB6" w:rsidRPr="00C038C3">
        <w:rPr>
          <w:i/>
          <w:iCs/>
        </w:rPr>
        <w:t xml:space="preserve"> </w:t>
      </w:r>
      <w:proofErr w:type="spellStart"/>
      <w:r w:rsidR="002D4FB6" w:rsidRPr="00C038C3">
        <w:rPr>
          <w:i/>
          <w:iCs/>
        </w:rPr>
        <w:t>flesus</w:t>
      </w:r>
      <w:proofErr w:type="spellEnd"/>
      <w:r w:rsidR="00282AFF" w:rsidRPr="00C038C3">
        <w:t xml:space="preserve"> and </w:t>
      </w:r>
      <w:r w:rsidR="00867BDF" w:rsidRPr="00C038C3">
        <w:t>Baltic Flounder</w:t>
      </w:r>
      <w:r w:rsidR="00867BDF" w:rsidRPr="00C038C3">
        <w:rPr>
          <w:i/>
          <w:iCs/>
        </w:rPr>
        <w:t xml:space="preserve"> </w:t>
      </w:r>
      <w:proofErr w:type="spellStart"/>
      <w:r w:rsidR="00282AFF" w:rsidRPr="00C038C3">
        <w:rPr>
          <w:i/>
          <w:iCs/>
        </w:rPr>
        <w:t>Platichthys</w:t>
      </w:r>
      <w:proofErr w:type="spellEnd"/>
      <w:r w:rsidR="00282AFF" w:rsidRPr="00C038C3">
        <w:rPr>
          <w:i/>
          <w:iCs/>
        </w:rPr>
        <w:t xml:space="preserve"> </w:t>
      </w:r>
      <w:proofErr w:type="spellStart"/>
      <w:r w:rsidR="00282AFF" w:rsidRPr="00C038C3">
        <w:rPr>
          <w:i/>
          <w:iCs/>
        </w:rPr>
        <w:t>solemdali</w:t>
      </w:r>
      <w:proofErr w:type="spellEnd"/>
      <w:r w:rsidR="002D4FB6" w:rsidRPr="00C038C3">
        <w:t>)</w:t>
      </w:r>
      <w:r w:rsidR="004D5546">
        <w:t xml:space="preserve"> </w:t>
      </w:r>
      <w:r w:rsidR="00712EB5">
        <w:fldChar w:fldCharType="begin"/>
      </w:r>
      <w:r w:rsidR="00354A9D">
        <w:instrText xml:space="preserve"> ADDIN ZOTERO_ITEM CSL_CITATION {"citationID":"XgVpsgE3","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fldChar w:fldCharType="separate"/>
      </w:r>
      <w:r w:rsidR="00354A9D">
        <w:rPr>
          <w:lang w:val="en-GB"/>
        </w:rPr>
        <w:t>(35)</w:t>
      </w:r>
      <w:r w:rsidR="00712EB5">
        <w:fldChar w:fldCharType="end"/>
      </w:r>
      <w:r w:rsidR="005B4694" w:rsidRPr="00C038C3">
        <w:t xml:space="preserve">, </w:t>
      </w:r>
      <w:commentRangeStart w:id="171"/>
      <w:commentRangeStart w:id="172"/>
      <w:r w:rsidR="00A86449">
        <w:t>as well as</w:t>
      </w:r>
      <w:r w:rsidR="00A86449" w:rsidRPr="00C038C3">
        <w:t xml:space="preserve"> </w:t>
      </w:r>
      <w:r w:rsidR="00635CCC">
        <w:t xml:space="preserve">an increase in abundance </w:t>
      </w:r>
      <w:r w:rsidR="005B4694" w:rsidRPr="00C038C3">
        <w:t xml:space="preserve">of its main pelagic prey species (sprat </w:t>
      </w:r>
      <w:r w:rsidR="004F65A2" w:rsidRPr="00C038C3">
        <w:rPr>
          <w:i/>
        </w:rPr>
        <w:t xml:space="preserve">Sprattus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r w:rsidR="004F65A2" w:rsidRPr="00C038C3">
        <w:rPr>
          <w:i/>
        </w:rPr>
        <w:t xml:space="preserve">Clupea </w:t>
      </w:r>
      <w:proofErr w:type="spellStart"/>
      <w:r w:rsidR="004F65A2" w:rsidRPr="00C038C3">
        <w:rPr>
          <w:i/>
        </w:rPr>
        <w:t>harengus</w:t>
      </w:r>
      <w:proofErr w:type="spellEnd"/>
      <w:r w:rsidR="005B4694" w:rsidRPr="00C038C3">
        <w:t>)</w:t>
      </w:r>
      <w:r w:rsidR="00635CCC">
        <w:t xml:space="preserve"> in northern areas where cod are scarce</w:t>
      </w:r>
      <w:r w:rsidR="00F957CD">
        <w:t xml:space="preserve"> </w:t>
      </w:r>
      <w:r w:rsidR="002A53A6">
        <w:fldChar w:fldCharType="begin"/>
      </w:r>
      <w:r w:rsidR="00354A9D">
        <w:instrText xml:space="preserve"> ADDIN ZOTERO_ITEM CSL_CITATION {"citationID":"ez6MN3Ne","properties":{"formattedCitation":"(31,36,37)","plainCitation":"(31,36,37)","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354A9D">
        <w:rPr>
          <w:lang w:val="en-GB"/>
        </w:rPr>
        <w:t>(31,36,37)</w:t>
      </w:r>
      <w:r w:rsidR="002A53A6">
        <w:fldChar w:fldCharType="end"/>
      </w:r>
      <w:commentRangeEnd w:id="171"/>
      <w:r w:rsidR="00984587">
        <w:rPr>
          <w:rStyle w:val="CommentReference"/>
        </w:rPr>
        <w:commentReference w:id="171"/>
      </w:r>
      <w:commentRangeEnd w:id="172"/>
      <w:r w:rsidR="0051389A">
        <w:rPr>
          <w:rStyle w:val="CommentReference"/>
        </w:rPr>
        <w:commentReference w:id="172"/>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354A9D">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354A9D">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354A9D">
        <w:instrText xml:space="preserve"> ADDIN ZOTERO_ITEM CSL_CITATION {"citationID":"pD5Zk0Xt","properties":{"formattedCitation":"(29,38)","plainCitation":"(29,3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354A9D">
        <w:t>(29,3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C16B65">
        <w:instrText xml:space="preserve"> ADDIN ZOTERO_ITEM CSL_CITATION {"citationID":"C37WqXsQ","properties":{"formattedCitation":"(14,15,39)","plainCitation":"(14,15,39)","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354A9D">
        <w:rPr>
          <w:lang w:val="en-GB"/>
        </w:rPr>
        <w:t>(14,15,39)</w:t>
      </w:r>
      <w:r w:rsidR="000F5D3F">
        <w:fldChar w:fldCharType="end"/>
      </w:r>
      <w:r w:rsidR="00F87FF7">
        <w:t xml:space="preserve">. </w:t>
      </w:r>
      <w:r w:rsidR="005528A8" w:rsidRPr="00C038C3">
        <w:t>However,</w:t>
      </w:r>
      <w:r w:rsidR="00A86449">
        <w:t xml:space="preserve"> </w:t>
      </w:r>
      <w:r w:rsidR="00037CA4">
        <w:t>in previous studies, within-</w:t>
      </w:r>
      <w:r w:rsidR="00037CA4">
        <w:lastRenderedPageBreak/>
        <w:t xml:space="preserve">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2D4A5480"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w:t>
      </w:r>
      <w:ins w:id="173" w:author="Michele Casini" w:date="2022-05-25T08:44:00Z">
        <w:r w:rsidR="00984587">
          <w:t xml:space="preserve">individual </w:t>
        </w:r>
      </w:ins>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354A9D">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354A9D">
        <w:rPr>
          <w:lang w:val="en-GB"/>
        </w:rPr>
        <w:t>(14)</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 xml:space="preserve">S. </w:t>
      </w:r>
      <w:proofErr w:type="spellStart"/>
      <w:r w:rsidR="000925BE" w:rsidRPr="00203803">
        <w:rPr>
          <w:i/>
        </w:rPr>
        <w:t>entomon</w:t>
      </w:r>
      <w:proofErr w:type="spellEnd"/>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 xml:space="preserve">variation in </w:t>
      </w:r>
      <w:ins w:id="174" w:author="Max Lindmark" w:date="2022-05-26T14:36:00Z">
        <w:r w:rsidR="0051389A">
          <w:t>condition</w:t>
        </w:r>
      </w:ins>
      <w:commentRangeStart w:id="175"/>
      <w:commentRangeStart w:id="176"/>
      <w:del w:id="177" w:author="Max Lindmark" w:date="2022-05-26T14:36:00Z">
        <w:r w:rsidR="00D41705" w:rsidRPr="00C038C3" w:rsidDel="0051389A">
          <w:delText>weight given length</w:delText>
        </w:r>
        <w:r w:rsidR="005039E7" w:rsidRPr="00C038C3" w:rsidDel="0051389A">
          <w:delText xml:space="preserve"> </w:delText>
        </w:r>
        <w:commentRangeEnd w:id="175"/>
        <w:r w:rsidR="00984587" w:rsidDel="0051389A">
          <w:rPr>
            <w:rStyle w:val="CommentReference"/>
          </w:rPr>
          <w:commentReference w:id="175"/>
        </w:r>
        <w:commentRangeEnd w:id="176"/>
        <w:r w:rsidR="0051389A" w:rsidDel="0051389A">
          <w:rPr>
            <w:rStyle w:val="CommentReference"/>
          </w:rPr>
          <w:commentReference w:id="176"/>
        </w:r>
      </w:del>
      <w:ins w:id="178" w:author="Max Lindmark" w:date="2022-05-26T14:36:00Z">
        <w:r w:rsidR="0051389A">
          <w:t xml:space="preserve"> </w:t>
        </w:r>
      </w:ins>
      <w:r w:rsidR="005039E7" w:rsidRPr="00C038C3">
        <w:t xml:space="preserve">and (2) </w:t>
      </w:r>
      <w:r w:rsidR="000C627A" w:rsidRPr="00C038C3">
        <w:t xml:space="preserve">explore </w:t>
      </w:r>
      <w:r w:rsidR="00CA0BEB">
        <w:t xml:space="preserve">the role of changes in the </w:t>
      </w:r>
      <w:ins w:id="179" w:author="Michele Casini" w:date="2022-05-25T08:45:00Z">
        <w:r w:rsidR="00984587">
          <w:t xml:space="preserve">cod </w:t>
        </w:r>
      </w:ins>
      <w:r w:rsidR="00CA0BEB">
        <w:t>spatiotemporal distribution</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7139519C"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w:t>
      </w:r>
      <w:del w:id="180" w:author="Michele Casini" w:date="2022-05-25T08:45:00Z">
        <w:r w:rsidRPr="00C038C3" w:rsidDel="00984587">
          <w:delText xml:space="preserve">and </w:delText>
        </w:r>
      </w:del>
      <w:r w:rsidRPr="00C038C3">
        <w:t xml:space="preserve">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354A9D">
        <w:instrText xml:space="preserve"> ADDIN ZOTERO_ITEM CSL_CITATION {"citationID":"zdVo8uT9","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354A9D">
        <w:t>(35)</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354A9D">
        <w:instrText xml:space="preserve"> ADDIN ZOTERO_ITEM CSL_CITATION {"citationID":"YJ57ToJb","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354A9D">
        <w:t>(35)</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proofErr w:type="spellStart"/>
      <w:r w:rsidR="00203803">
        <w:t xml:space="preserve">mid </w:t>
      </w:r>
      <w:r w:rsidR="0060494B">
        <w:t>October</w:t>
      </w:r>
      <w:proofErr w:type="spellEnd"/>
      <w:r w:rsidR="00203803">
        <w:t xml:space="preserve"> to </w:t>
      </w:r>
      <w:proofErr w:type="spellStart"/>
      <w:r w:rsidR="00203803">
        <w:t>mid</w:t>
      </w:r>
      <w:r w:rsidR="00186834">
        <w:t xml:space="preserve"> </w:t>
      </w:r>
      <w:r w:rsidR="0060494B">
        <w:t>December</w:t>
      </w:r>
      <w:proofErr w:type="spellEnd"/>
      <w:r w:rsidR="001338D1">
        <w:t>)</w:t>
      </w:r>
      <w:r w:rsidRPr="00C038C3">
        <w:t>, which corresponds to the main growing and feeding season</w:t>
      </w:r>
      <w:r w:rsidR="000E57A2">
        <w:t xml:space="preserve"> of cod</w:t>
      </w:r>
      <w:r w:rsidRPr="00C038C3">
        <w:t xml:space="preserve"> </w:t>
      </w:r>
      <w:r w:rsidRPr="00545A0E">
        <w:fldChar w:fldCharType="begin"/>
      </w:r>
      <w:r w:rsidR="00354A9D">
        <w:instrText xml:space="preserve"> ADDIN ZOTERO_ITEM CSL_CITATION {"citationID":"RLEJgpiA","properties":{"formattedCitation":"(40)","plainCitation":"(40)","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354A9D">
        <w:t>(40)</w:t>
      </w:r>
      <w:r w:rsidRPr="00545A0E">
        <w:fldChar w:fldCharType="end"/>
      </w:r>
      <w:r w:rsidRPr="00545A0E">
        <w:t xml:space="preserve"> and also the quarter in which the Baltic International </w:t>
      </w:r>
      <w:r w:rsidRPr="00545A0E">
        <w:lastRenderedPageBreak/>
        <w:t xml:space="preserve">Acoustic Survey (BIAS) is conducted, meaning sprat and herring </w:t>
      </w:r>
      <w:r w:rsidR="00FB5169" w:rsidRPr="00545A0E">
        <w:t xml:space="preserve">biomass </w:t>
      </w:r>
      <w:r w:rsidRPr="00545A0E">
        <w:t xml:space="preserve">can be used as covariates. The BITS data can be downloaded from </w:t>
      </w:r>
      <w:hyperlink r:id="rId13"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2130FD2C"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w:t>
      </w:r>
      <w:r w:rsidRPr="006E5502">
        <w:t xml:space="preserve">condition </w:t>
      </w:r>
      <w:commentRangeStart w:id="181"/>
      <w:del w:id="182" w:author="Max Lindmark" w:date="2022-05-26T14:39:00Z">
        <w:r w:rsidR="00BC37BC" w:rsidRPr="006E5502" w:rsidDel="006E5502">
          <w:delText>index</w:delText>
        </w:r>
        <w:r w:rsidR="00C10F42" w:rsidRPr="006E5502" w:rsidDel="006E5502">
          <w:delText xml:space="preserve"> </w:delText>
        </w:r>
      </w:del>
      <w:commentRangeEnd w:id="181"/>
      <w:ins w:id="183" w:author="Max Lindmark" w:date="2022-05-26T14:39:00Z">
        <w:r w:rsidR="006E5502" w:rsidRPr="006E5502">
          <w:rPr>
            <w:rPrChange w:id="184" w:author="Max Lindmark" w:date="2022-05-26T14:39:00Z">
              <w:rPr>
                <w:highlight w:val="yellow"/>
              </w:rPr>
            </w:rPrChange>
          </w:rPr>
          <w:t>factor</w:t>
        </w:r>
        <w:r w:rsidR="006E5502" w:rsidRPr="006E5502">
          <w:t xml:space="preserve"> </w:t>
        </w:r>
      </w:ins>
      <w:r w:rsidR="000D2119" w:rsidRPr="000D2119">
        <w:rPr>
          <w:rStyle w:val="CommentReference"/>
          <w:highlight w:val="yellow"/>
          <w:rPrChange w:id="185" w:author="Michele Casini" w:date="2022-05-25T10:05:00Z">
            <w:rPr>
              <w:rStyle w:val="CommentReference"/>
            </w:rPr>
          </w:rPrChange>
        </w:rPr>
        <w:commentReference w:id="181"/>
      </w:r>
      <w:r w:rsidR="00C10F42">
        <w:t>(</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148CC">
        <w:t>)</w:t>
      </w:r>
      <w:r w:rsidR="007516F5" w:rsidRPr="005A1260">
        <w:t xml:space="preserve">. This </w:t>
      </w:r>
      <w:del w:id="186" w:author="Max Lindmark" w:date="2022-05-26T14:39:00Z">
        <w:r w:rsidR="002B608B" w:rsidDel="006E5502">
          <w:delText xml:space="preserve">index </w:delText>
        </w:r>
      </w:del>
      <w:ins w:id="187" w:author="Max Lindmark" w:date="2022-05-26T14:39:00Z">
        <w:r w:rsidR="006E5502">
          <w:t xml:space="preserve">factor </w:t>
        </w:r>
      </w:ins>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 The predicted weight</w:t>
      </w:r>
      <w:del w:id="188" w:author="Sean Anderson" w:date="2022-06-08T15:08:00Z">
        <w:r w:rsidR="004D3D40" w:rsidRPr="00190CE2" w:rsidDel="00F9290C">
          <w:delText>,</w:delText>
        </w:r>
      </w:del>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5A1260" w:rsidRPr="00DA7BA3">
        <w:t xml:space="preserve">. </w:t>
      </w:r>
      <w:r w:rsidRPr="00DA7BA3">
        <w:t xml:space="preserve">Unlike Fulton’s K, this relative condition </w:t>
      </w:r>
      <w:del w:id="189" w:author="Max Lindmark" w:date="2022-05-26T14:40:00Z">
        <w:r w:rsidR="007E004C" w:rsidRPr="000D2119" w:rsidDel="006E5502">
          <w:rPr>
            <w:highlight w:val="yellow"/>
            <w:rPrChange w:id="190" w:author="Michele Casini" w:date="2022-05-25T10:05:00Z">
              <w:rPr/>
            </w:rPrChange>
          </w:rPr>
          <w:delText>index</w:delText>
        </w:r>
        <w:r w:rsidR="007E004C" w:rsidRPr="00DA7BA3" w:rsidDel="006E5502">
          <w:delText xml:space="preserve"> </w:delText>
        </w:r>
      </w:del>
      <w:ins w:id="191" w:author="Max Lindmark" w:date="2022-05-26T14:40:00Z">
        <w:r w:rsidR="006E5502">
          <w:t>factor</w:t>
        </w:r>
        <w:r w:rsidR="006E5502" w:rsidRPr="00DA7BA3">
          <w:t xml:space="preserve"> </w:t>
        </w:r>
      </w:ins>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del w:id="192" w:author="Max Lindmark" w:date="2022-05-26T14:40:00Z">
        <w:r w:rsidR="00EA23B1" w:rsidRPr="005A1260" w:rsidDel="006E5502">
          <w:delText xml:space="preserve">index </w:delText>
        </w:r>
      </w:del>
      <w:ins w:id="193" w:author="Max Lindmark" w:date="2022-05-26T14:40:00Z">
        <w:r w:rsidR="006E5502">
          <w:t>factor</w:t>
        </w:r>
        <w:r w:rsidR="006E5502" w:rsidRPr="005A1260">
          <w:t xml:space="preserve"> </w:t>
        </w:r>
      </w:ins>
      <w:r w:rsidRPr="005A1260">
        <w:t xml:space="preserve">scales 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5A1260">
        <w:t xml:space="preserve"> </w:t>
      </w:r>
      <w:r w:rsidRPr="005A0186">
        <w:fldChar w:fldCharType="begin"/>
      </w:r>
      <w:r w:rsidR="00354A9D">
        <w:instrText xml:space="preserve"> ADDIN ZOTERO_ITEM CSL_CITATION {"citationID":"X8s8K6vb","properties":{"formattedCitation":"(41)","plainCitation":"(4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5A0186">
        <w:fldChar w:fldCharType="separate"/>
      </w:r>
      <w:r w:rsidR="00354A9D">
        <w:t>(41)</w:t>
      </w:r>
      <w:r w:rsidRPr="005A0186">
        <w:fldChar w:fldCharType="end"/>
      </w:r>
      <w:r w:rsidRPr="005A0186">
        <w:t>.</w:t>
      </w:r>
    </w:p>
    <w:p w14:paraId="272E1BB7" w14:textId="7D12B4AF"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GLMM to the </w:t>
      </w:r>
      <w:r w:rsidR="005A1260" w:rsidRPr="005A0186">
        <w:t xml:space="preserve">spatiotemporal Le </w:t>
      </w:r>
      <w:proofErr w:type="spellStart"/>
      <w:r w:rsidR="005A1260" w:rsidRPr="005A0186">
        <w:t>Cren</w:t>
      </w:r>
      <w:proofErr w:type="spellEnd"/>
      <w:r w:rsidR="005A1260" w:rsidRPr="005A0186">
        <w:t xml:space="preserve"> </w:t>
      </w:r>
      <w:del w:id="194" w:author="Max Lindmark" w:date="2022-05-26T14:40:00Z">
        <w:r w:rsidR="005A1260" w:rsidRPr="005A0186" w:rsidDel="006E5502">
          <w:delText>index</w:delText>
        </w:r>
      </w:del>
      <w:ins w:id="195" w:author="Max Lindmark" w:date="2022-05-26T14:40:00Z">
        <w:r w:rsidR="006E5502">
          <w:t>factor</w:t>
        </w:r>
      </w:ins>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w:t>
      </w:r>
      <w:ins w:id="196" w:author="Sean Anderson" w:date="2022-06-08T15:10:00Z">
        <w:r w:rsidR="00F9290C">
          <w:t>[</w:t>
        </w:r>
      </w:ins>
      <m:oMath>
        <m:r>
          <w:ins w:id="197" w:author="Sean Anderson" w:date="2022-06-08T15:10:00Z">
            <w:rPr>
              <w:rFonts w:ascii="Cambria Math" w:hAnsi="Cambria Math"/>
            </w:rPr>
            <m:t>υ</m:t>
          </w:ins>
        </m:r>
        <m:r>
          <w:ins w:id="198" w:author="Sean Anderson" w:date="2022-06-08T15:10:00Z">
            <w:rPr>
              <w:rFonts w:ascii="Cambria Math" w:hAnsi="Cambria Math"/>
            </w:rPr>
            <m:t xml:space="preserve">] </m:t>
          </w:ins>
        </m:r>
      </m:oMath>
      <w:r w:rsidR="002843D6">
        <w:t xml:space="preserve">set to </w:t>
      </w:r>
      <w:r w:rsidRPr="005A0186">
        <w:t xml:space="preserve">5) </w:t>
      </w:r>
      <w:r w:rsidRPr="00D657E6">
        <w:t>due to the presence of extreme values:</w:t>
      </w:r>
    </w:p>
    <w:p w14:paraId="2EEA0955" w14:textId="70BE252D" w:rsidR="001C370B" w:rsidRPr="00D657E6" w:rsidRDefault="00370D1D"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1E526ED5" w:rsidR="001C370B" w:rsidRPr="00D657E6" w:rsidRDefault="00370D1D"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D657E6" w:rsidRDefault="00370D1D"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D657E6" w:rsidRDefault="00370D1D"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D657E6" w:rsidRDefault="00370D1D"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CEE2672" w14:textId="3EB20A39" w:rsidR="00E90D13" w:rsidRPr="00D657E6" w:rsidRDefault="00370D1D"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745BE60" w14:textId="5E7E5EB8" w:rsidR="00E90D13" w:rsidRPr="00D657E6" w:rsidRDefault="00370D1D"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7</m:t>
                  </m:r>
                </m:e>
              </m:d>
              <m:ctrlPr>
                <w:rPr>
                  <w:rFonts w:ascii="Cambria Math" w:hAnsi="Cambria Math"/>
                  <w:b/>
                  <w:bCs/>
                  <w:i/>
                </w:rPr>
              </m:ctrlPr>
            </m:e>
          </m:eqArr>
        </m:oMath>
      </m:oMathPara>
    </w:p>
    <w:p w14:paraId="25CC1B15" w14:textId="35395180" w:rsidR="00E90D13" w:rsidRPr="00D657E6" w:rsidRDefault="00E90D13" w:rsidP="001C370B">
      <w:pPr>
        <w:spacing w:line="480" w:lineRule="auto"/>
        <w:ind w:firstLine="284"/>
        <w:contextualSpacing/>
        <w:mirrorIndents/>
        <w:jc w:val="both"/>
        <w:rPr>
          <w:b/>
          <w:bCs/>
        </w:rPr>
      </w:pPr>
    </w:p>
    <w:p w14:paraId="5D0372DE" w14:textId="4D6EABEB" w:rsidR="009B7973" w:rsidRPr="00B52110" w:rsidRDefault="002843D6" w:rsidP="00541CB7">
      <w:pPr>
        <w:spacing w:line="480" w:lineRule="auto"/>
        <w:contextualSpacing/>
        <w:mirrorIndents/>
        <w:jc w:val="both"/>
        <w:rPr>
          <w:color w:val="FF0000"/>
        </w:rPr>
      </w:pPr>
      <w:r w:rsidRPr="00D657E6">
        <w:t>W</w:t>
      </w:r>
      <w:r w:rsidR="001C370B" w:rsidRPr="00D657E6">
        <w:t xml:space="preserve">her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Cren </w:t>
      </w:r>
      <w:r w:rsidR="003F23FC" w:rsidRPr="009E303A">
        <w:t xml:space="preserve">condition factor </w:t>
      </w:r>
      <w:r w:rsidR="001C370B" w:rsidRPr="009E303A">
        <w:t>at space</w:t>
      </w:r>
      <w:r w:rsidR="001C370B" w:rsidRPr="00D657E6">
        <w:t xml:space="preserve"> </w:t>
      </w:r>
      <m:oMath>
        <m: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1C370B" w:rsidRPr="00D657E6">
        <w:t xml:space="preserve"> </w:t>
      </w:r>
      <w:r w:rsidR="00E90D13" w:rsidRPr="00D657E6">
        <w:t>(Eq</w:t>
      </w:r>
      <w:r w:rsidR="00F70B8E" w:rsidRPr="00D657E6">
        <w:t>ns</w:t>
      </w:r>
      <w:r w:rsidR="00E90D13" w:rsidRPr="00D657E6">
        <w:t>. 2</w:t>
      </w:r>
      <w:r w:rsidR="00616357" w:rsidRPr="00D657E6">
        <w:t>-4</w:t>
      </w:r>
      <w:r w:rsidR="00E90D13" w:rsidRPr="00D657E6">
        <w:t>)</w:t>
      </w:r>
      <w:r w:rsidR="000C1FCD" w:rsidRPr="00D657E6">
        <w:t xml:space="preserve"> </w:t>
      </w:r>
      <w:r w:rsidR="001C370B" w:rsidRPr="00D657E6">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1C370B" w:rsidRPr="00D657E6">
        <w:t xml:space="preserve"> for subsequent values. </w:t>
      </w:r>
      <w:r>
        <w:t xml:space="preserve">The parameter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1C370B" w:rsidRPr="00D657E6">
        <w:t xml:space="preserve"> </w:t>
      </w:r>
      <w:commentRangeStart w:id="199"/>
      <w:r w:rsidR="001C370B" w:rsidRPr="00D657E6">
        <w:t xml:space="preserve">represents a vector of the </w:t>
      </w:r>
      <m:oMath>
        <m:r>
          <w:rPr>
            <w:rFonts w:ascii="Cambria Math" w:hAnsi="Cambria Math"/>
          </w:rPr>
          <m:t>k</m:t>
        </m:r>
      </m:oMath>
      <w:r w:rsidR="001C370B" w:rsidRPr="00D657E6">
        <w:t>-th covariate</w:t>
      </w:r>
      <w:r w:rsidR="0052070F" w:rsidRPr="00D657E6">
        <w:t xml:space="preserve"> </w:t>
      </w:r>
      <w:commentRangeEnd w:id="199"/>
      <w:r w:rsidR="00F9290C">
        <w:rPr>
          <w:rStyle w:val="CommentReference"/>
        </w:rPr>
        <w:commentReference w:id="199"/>
      </w:r>
      <w:r w:rsidR="0052070F" w:rsidRPr="00D657E6">
        <w:t xml:space="preserve">(biomass densities of flounder and cod, biomass of sprat, herring and </w:t>
      </w:r>
      <w:proofErr w:type="spellStart"/>
      <w:r w:rsidR="0052070F" w:rsidRPr="00D657E6">
        <w:rPr>
          <w:i/>
        </w:rPr>
        <w:t>Saduria</w:t>
      </w:r>
      <w:proofErr w:type="spellEnd"/>
      <w:r w:rsidR="0052070F" w:rsidRPr="00D657E6">
        <w:rPr>
          <w:i/>
        </w:rPr>
        <w:t xml:space="preserve"> </w:t>
      </w:r>
      <w:proofErr w:type="spellStart"/>
      <w:r w:rsidR="0052070F" w:rsidRPr="00D657E6">
        <w:rPr>
          <w:i/>
        </w:rPr>
        <w:t>entomon</w:t>
      </w:r>
      <w:proofErr w:type="spellEnd"/>
      <w:r w:rsidR="0052070F" w:rsidRPr="00D657E6">
        <w:t>, depth, oxygen concentration and temperature)</w:t>
      </w:r>
      <w:r w:rsidR="001C370B"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1C370B" w:rsidRPr="00D657E6">
        <w:t xml:space="preserve"> is its effect. The parameter </w:t>
      </w:r>
      <w:commentRangeStart w:id="200"/>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1C370B" w:rsidRPr="00D657E6">
        <w:t xml:space="preserve"> </w:t>
      </w:r>
      <w:commentRangeEnd w:id="200"/>
      <w:r w:rsidR="00B4350E">
        <w:rPr>
          <w:rStyle w:val="CommentReference"/>
        </w:rPr>
        <w:commentReference w:id="200"/>
      </w:r>
      <w:r w:rsidR="00F70B8E" w:rsidRPr="00D657E6">
        <w:t xml:space="preserve">(Eq. 5) </w:t>
      </w:r>
      <w:r w:rsidR="001C370B" w:rsidRPr="00D657E6">
        <w:t>represent</w:t>
      </w:r>
      <w:r w:rsidR="0046703E" w:rsidRPr="00D657E6">
        <w:t>s</w:t>
      </w:r>
      <w:r>
        <w:t xml:space="preserve"> </w:t>
      </w:r>
      <w:r w:rsidR="001C370B" w:rsidRPr="00D657E6">
        <w:t xml:space="preserve">spatial </w:t>
      </w:r>
      <w:r w:rsidR="0046703E" w:rsidRPr="00D657E6">
        <w:t>random effect</w:t>
      </w:r>
      <w:r>
        <w:t>s</w:t>
      </w:r>
      <w:r w:rsidR="0046703E" w:rsidRPr="00D657E6">
        <w:t xml:space="preserve">. </w:t>
      </w:r>
      <w:r>
        <w:t xml:space="preserve">The parameter </w:t>
      </w:r>
      <m:oMath>
        <m:sSub>
          <m:sSubPr>
            <m:ctrlPr>
              <w:rPr>
                <w:rFonts w:ascii="Cambria Math" w:hAnsi="Cambria Math"/>
              </w:rPr>
            </m:ctrlPr>
          </m:sSubPr>
          <m:e>
            <m:r>
              <m:rPr>
                <m:sty m:val="bi"/>
              </m:rPr>
              <w:rPr>
                <w:rFonts w:ascii="Cambria Math" w:hAnsi="Cambria Math"/>
              </w:rPr>
              <m:t>ϵ</m:t>
            </m:r>
          </m:e>
          <m:sub>
            <m:r>
              <w:rPr>
                <w:rFonts w:ascii="Cambria Math" w:hAnsi="Cambria Math"/>
              </w:rPr>
              <m:t>s,t</m:t>
            </m:r>
          </m:sub>
        </m:sSub>
      </m:oMath>
      <w:r w:rsidR="0046703E" w:rsidRPr="00D657E6">
        <w:t xml:space="preserve"> (Eqns. 6-7) represents </w:t>
      </w:r>
      <w:r w:rsidR="001C370B" w:rsidRPr="00D657E6">
        <w:t>spatiotemporal random effects,</w:t>
      </w:r>
      <w:r w:rsidR="0046703E" w:rsidRPr="00D657E6">
        <w:t xml:space="preserve"> and we assume it </w:t>
      </w:r>
      <w:r w:rsidR="00541CB7" w:rsidRPr="00D657E6">
        <w:t>follow</w:t>
      </w:r>
      <w:r w:rsidR="0046703E" w:rsidRPr="00D657E6">
        <w:t>s</w:t>
      </w:r>
      <w:r w:rsidR="00541CB7" w:rsidRPr="00D657E6">
        <w:t xml:space="preserve"> a stationary AR1 process, where </w:t>
      </w:r>
      <w:r w:rsidR="00541CB7" w:rsidRPr="00D657E6">
        <w:rPr>
          <w:rFonts w:ascii="Cambria Math" w:hAnsi="Cambria Math" w:cs="Cambria Math"/>
        </w:rPr>
        <w:t>𝜌</w:t>
      </w:r>
      <w:r w:rsidR="00541CB7" w:rsidRPr="00D657E6">
        <w:t xml:space="preserve"> represents the correlation between subsequent spatiotemporal random fields.</w:t>
      </w:r>
      <w:r w:rsidR="00477C6C" w:rsidRPr="00D657E6">
        <w:t xml:space="preserve"> </w:t>
      </w:r>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354A9D">
        <w:instrText xml:space="preserve"> ADDIN ZOTERO_ITEM CSL_CITATION {"citationID":"3oz837Ni","properties":{"formattedCitation":"(28,42)","plainCitation":"(28,42)","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354A9D">
        <w:rPr>
          <w:lang w:val="en-GB"/>
        </w:rPr>
        <w:t>(28,42)</w:t>
      </w:r>
      <w:r w:rsidR="001C370B" w:rsidRPr="00D657E6">
        <w:fldChar w:fldCharType="end"/>
      </w:r>
      <w:r w:rsidR="001C370B" w:rsidRPr="00D657E6">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1C370B" w:rsidRPr="00D657E6">
        <w:t xml:space="preserve">) between spatial points </w:t>
      </w:r>
      <m:oMath>
        <m:r>
          <w:rPr>
            <w:rFonts w:ascii="Cambria Math" w:hAnsi="Cambria Math"/>
          </w:rPr>
          <m:t>s</m:t>
        </m:r>
      </m:oMath>
      <w:r w:rsidR="001C370B" w:rsidRPr="00D657E6">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22FE23DC" w:rsidR="00E2581D"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7F623E">
        <w:rPr>
          <w:iCs/>
        </w:rPr>
        <w:t xml:space="preserve"> </w:t>
      </w:r>
      <w:r w:rsidRPr="00C038C3">
        <w:rPr>
          <w:iCs/>
        </w:rPr>
        <w:t xml:space="preserve">have changed </w:t>
      </w:r>
      <w:r>
        <w:rPr>
          <w:iCs/>
        </w:rPr>
        <w:t xml:space="preserve">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eights when calculating the annual average depth, temperature, and oxyge</w:t>
      </w:r>
      <w:r w:rsidRPr="00C038C3">
        <w:rPr>
          <w:iCs/>
        </w:rPr>
        <w:t>n concentration</w:t>
      </w:r>
      <w:r w:rsidR="00486A0B">
        <w:rPr>
          <w:iCs/>
        </w:rPr>
        <w:t xml:space="preserve">. </w:t>
      </w:r>
    </w:p>
    <w:p w14:paraId="5408D144" w14:textId="06907830" w:rsidR="001C370B" w:rsidRPr="00CE568A"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w:t>
      </w:r>
      <w:r w:rsidRPr="00CE568A">
        <w:rPr>
          <w:iCs/>
        </w:rPr>
        <w:t xml:space="preserve">a Tweedie distribution, as density is both continuous and contains 0 values </w:t>
      </w:r>
      <w:r w:rsidRPr="00CE568A">
        <w:rPr>
          <w:iCs/>
        </w:rPr>
        <w:fldChar w:fldCharType="begin"/>
      </w:r>
      <w:r w:rsidR="00354A9D">
        <w:rPr>
          <w:iCs/>
        </w:rPr>
        <w:instrText xml:space="preserve"> ADDIN ZOTERO_ITEM CSL_CITATION {"citationID":"URM2bDfp","properties":{"formattedCitation":"(43\\uc0\\u8211{}45)","plainCitation":"(43–45)","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CE568A">
        <w:rPr>
          <w:iCs/>
        </w:rPr>
        <w:fldChar w:fldCharType="separate"/>
      </w:r>
      <w:r w:rsidR="00354A9D" w:rsidRPr="00354A9D">
        <w:rPr>
          <w:lang w:val="en-GB"/>
        </w:rPr>
        <w:t>(43–45)</w:t>
      </w:r>
      <w:r w:rsidRPr="00CE568A">
        <w:rPr>
          <w:iCs/>
        </w:rPr>
        <w:fldChar w:fldCharType="end"/>
      </w:r>
      <w:r w:rsidRPr="00CE568A">
        <w:rPr>
          <w:iCs/>
        </w:rPr>
        <w:t>:</w:t>
      </w:r>
    </w:p>
    <w:p w14:paraId="7150EDF3" w14:textId="462C383E" w:rsidR="001C370B" w:rsidRPr="00CE568A" w:rsidRDefault="00370D1D"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8</m:t>
                  </m:r>
                </m:e>
              </m:d>
            </m:e>
          </m:eqArr>
        </m:oMath>
      </m:oMathPara>
    </w:p>
    <w:p w14:paraId="48C571B9" w14:textId="156F6AD3" w:rsidR="001C370B" w:rsidRPr="00CE568A" w:rsidRDefault="00370D1D"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w:commentRangeStart w:id="201"/>
                          <m:sSub>
                            <m:sSubPr>
                              <m:ctrlPr>
                                <w:rPr>
                                  <w:rFonts w:ascii="Cambria Math" w:hAnsi="Cambria Math"/>
                                  <w:i/>
                                  <w:iCs/>
                                </w:rPr>
                              </m:ctrlPr>
                            </m:sSubPr>
                            <m:e>
                              <m:r>
                                <w:rPr>
                                  <w:rFonts w:ascii="Cambria Math" w:hAnsi="Cambria Math"/>
                                </w:rPr>
                                <m:t>x</m:t>
                              </m:r>
                            </m:e>
                            <m:sub>
                              <m:r>
                                <w:rPr>
                                  <w:rFonts w:ascii="Cambria Math" w:hAnsi="Cambria Math"/>
                                </w:rPr>
                                <m:t>k</m:t>
                              </m:r>
                            </m:sub>
                          </m:sSub>
                          <w:commentRangeEnd w:id="201"/>
                          <m:r>
                            <m:rPr>
                              <m:sty m:val="p"/>
                            </m:rPr>
                            <w:rPr>
                              <w:rStyle w:val="CommentReference"/>
                            </w:rPr>
                            <w:commentReference w:id="201"/>
                          </m:r>
                        </m:e>
                      </m:d>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9A89627" w14:textId="6D51FB41" w:rsidR="001C370B" w:rsidRPr="006F5638" w:rsidRDefault="001C370B" w:rsidP="001C370B">
      <w:pPr>
        <w:spacing w:line="480" w:lineRule="auto"/>
        <w:contextualSpacing/>
        <w:mirrorIndents/>
        <w:jc w:val="both"/>
      </w:pPr>
      <w:r w:rsidRPr="00CE568A">
        <w:t xml:space="preserve">wher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Pr="00CE568A">
        <w:t xml:space="preserve"> represents density </w:t>
      </w:r>
      <w:r w:rsidR="000555E0" w:rsidRPr="00CE568A">
        <w:t>(kg/</w:t>
      </w:r>
      <w:r w:rsidR="000555E0" w:rsidRPr="007238C3">
        <w:t>km</w:t>
      </w:r>
      <w:r w:rsidR="000555E0" w:rsidRPr="007238C3">
        <w:rPr>
          <w:vertAlign w:val="superscript"/>
        </w:rPr>
        <w:t>2</w:t>
      </w:r>
      <w:r w:rsidR="000555E0" w:rsidRPr="007238C3">
        <w:t>) a</w:t>
      </w:r>
      <w:r w:rsidRPr="007238C3">
        <w:t xml:space="preserve">t space </w:t>
      </w:r>
      <m:oMath>
        <m:r>
          <w:rPr>
            <w:rFonts w:ascii="Cambria Math" w:hAnsi="Cambria Math"/>
          </w:rPr>
          <m:t>s</m:t>
        </m:r>
      </m:oMath>
      <w:r w:rsidRPr="007238C3">
        <w:t xml:space="preserve"> and time </w:t>
      </w:r>
      <m:oMath>
        <m:r>
          <w:rPr>
            <w:rFonts w:ascii="Cambria Math" w:hAnsi="Cambria Math"/>
          </w:rPr>
          <m:t>t</m:t>
        </m:r>
      </m:oMath>
      <w:r w:rsidRPr="007238C3">
        <w:t xml:space="preserve">, </w:t>
      </w:r>
      <m:oMath>
        <m:r>
          <w:rPr>
            <w:rFonts w:ascii="Cambria Math" w:hAnsi="Cambria Math"/>
          </w:rPr>
          <m:t>μ</m:t>
        </m:r>
      </m:oMath>
      <w:r w:rsidRPr="007238C3">
        <w:t xml:space="preserve"> is the mean</w:t>
      </w:r>
      <w:r w:rsidRPr="00C038C3">
        <w:t xml:space="preserve"> density, </w:t>
      </w:r>
      <w:ins w:id="202" w:author="Sean Anderson" w:date="2022-06-08T15:16:00Z">
        <w:r w:rsidR="00B4350E">
          <w:t xml:space="preserve">and </w:t>
        </w:r>
      </w:ins>
      <m:oMath>
        <m:r>
          <w:rPr>
            <w:rFonts w:ascii="Cambria Math" w:hAnsi="Cambria Math"/>
          </w:rPr>
          <m:t>p</m:t>
        </m:r>
      </m:oMath>
      <w:r w:rsidRPr="00C038C3">
        <w:t xml:space="preserve"> and </w:t>
      </w:r>
      <m:oMath>
        <m:r>
          <w:rPr>
            <w:rFonts w:ascii="Cambria Math" w:hAnsi="Cambria Math"/>
          </w:rPr>
          <m:t>ϕ</m:t>
        </m:r>
      </m:oMath>
      <w:r w:rsidRPr="00C038C3">
        <w:t xml:space="preserve"> represent</w:t>
      </w:r>
      <w:del w:id="203" w:author="Sean Anderson" w:date="2022-06-08T15:16:00Z">
        <w:r w:rsidRPr="00C038C3" w:rsidDel="00B4350E">
          <w:delText>s</w:delText>
        </w:r>
      </w:del>
      <w:r w:rsidRPr="00C038C3">
        <w:t xml:space="preserve"> </w:t>
      </w:r>
      <w:del w:id="204" w:author="Sean Anderson" w:date="2022-06-08T15:16:00Z">
        <w:r w:rsidRPr="00C038C3" w:rsidDel="00B4350E">
          <w:delText xml:space="preserve">the </w:delText>
        </w:r>
      </w:del>
      <w:r w:rsidRPr="00C038C3">
        <w:t xml:space="preserve">power and dispersion parameters, respectively. </w:t>
      </w:r>
      <w:r>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for </w:t>
      </w:r>
      <w:r w:rsidRPr="009B2A11">
        <w:t xml:space="preserve">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9B2A11">
        <w:t xml:space="preserve"> is a </w:t>
      </w:r>
      <w:r w:rsidR="009E21F9" w:rsidRPr="00B957E0">
        <w:t xml:space="preserve">penalized </w:t>
      </w:r>
      <w:r w:rsidRPr="00B957E0">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B957E0">
        <w:t xml:space="preserve"> and </w:t>
      </w:r>
      <m:oMath>
        <m:sSub>
          <m:sSubPr>
            <m:ctrlPr>
              <w:rPr>
                <w:rFonts w:ascii="Cambria Math" w:hAnsi="Cambria Math"/>
              </w:rPr>
            </m:ctrlPr>
          </m:sSubPr>
          <m:e>
            <w:commentRangeStart w:id="205"/>
            <m:r>
              <w:rPr>
                <w:rFonts w:ascii="Cambria Math" w:hAnsi="Cambria Math"/>
              </w:rPr>
              <m:t>ω</m:t>
            </m:r>
            <w:commentRangeEnd w:id="205"/>
            <m:r>
              <m:rPr>
                <m:sty m:val="p"/>
              </m:rPr>
              <w:rPr>
                <w:rStyle w:val="CommentReference"/>
              </w:rPr>
              <w:commentReference w:id="205"/>
            </m:r>
          </m:e>
          <m:sub>
            <m:r>
              <w:rPr>
                <w:rFonts w:ascii="Cambria Math" w:hAnsi="Cambria Math"/>
              </w:rPr>
              <m:t>s</m:t>
            </m:r>
          </m:sub>
        </m:sSub>
      </m:oMath>
      <w:r w:rsidRPr="00354C1A">
        <w:t xml:space="preserve"> </w:t>
      </w:r>
      <w:r w:rsidRPr="00B957E0">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Pr="00B957E0">
        <w:t xml:space="preserve"> represent spatial and spatiotemporal random effects</w:t>
      </w:r>
      <w:r w:rsidR="002356C3" w:rsidRPr="00B957E0">
        <w:t xml:space="preserve">. </w:t>
      </w:r>
      <w:commentRangeStart w:id="206"/>
      <w:ins w:id="207" w:author="Sean Anderson" w:date="2022-06-08T15:17:00Z">
        <w:r w:rsidR="00B4350E">
          <w:t>The pa</w:t>
        </w:r>
      </w:ins>
      <w:commentRangeEnd w:id="206"/>
      <w:ins w:id="208" w:author="Sean Anderson" w:date="2022-06-08T15:18:00Z">
        <w:r w:rsidR="00B4350E">
          <w:rPr>
            <w:rStyle w:val="CommentReference"/>
          </w:rPr>
          <w:commentReference w:id="206"/>
        </w:r>
      </w:ins>
      <w:ins w:id="209" w:author="Sean Anderson" w:date="2022-06-08T15:17:00Z">
        <w:r w:rsidR="00B4350E">
          <w:t xml:space="preserve">rameters </w:t>
        </w:r>
      </w:ins>
      <m:oMath>
        <m:sSub>
          <m:sSubPr>
            <m:ctrlPr>
              <w:rPr>
                <w:rFonts w:ascii="Cambria Math" w:hAnsi="Cambria Math"/>
              </w:rPr>
            </m:ctrlPr>
          </m:sSubPr>
          <m:e>
            <m:r>
              <w:rPr>
                <w:rFonts w:ascii="Cambria Math" w:hAnsi="Cambria Math"/>
              </w:rPr>
              <m:t>ω</m:t>
            </m:r>
          </m:e>
          <m:sub>
            <m:r>
              <w:rPr>
                <w:rFonts w:ascii="Cambria Math" w:hAnsi="Cambria Math"/>
              </w:rPr>
              <m:t>s</m:t>
            </m:r>
          </m:sub>
        </m:sSub>
      </m:oMath>
      <w:r w:rsidR="002356C3" w:rsidRPr="00354C1A">
        <w:t xml:space="preserve"> </w:t>
      </w:r>
      <w:r w:rsidR="00C73512">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C73512">
        <w:t xml:space="preserve"> </w:t>
      </w:r>
      <w:r w:rsidR="002356C3" w:rsidRPr="00B957E0">
        <w:t>ha</w:t>
      </w:r>
      <w:r w:rsidR="00C73512">
        <w:t>ve</w:t>
      </w:r>
      <w:r w:rsidR="002356C3" w:rsidRPr="00B957E0">
        <w:t xml:space="preserve"> </w:t>
      </w:r>
      <w:r w:rsidRPr="00B957E0">
        <w:t>the same definition as in the condition model (Eq. 5</w:t>
      </w:r>
      <w:r w:rsidR="00C73512">
        <w:t>-7</w:t>
      </w:r>
      <w:r w:rsidR="002356C3" w:rsidRPr="00B957E0">
        <w:t>)</w:t>
      </w:r>
      <w:r w:rsidR="00720F77">
        <w:t>.</w:t>
      </w:r>
    </w:p>
    <w:p w14:paraId="33954F1A" w14:textId="77777777" w:rsidR="001C370B" w:rsidRPr="00C038C3" w:rsidRDefault="001C370B" w:rsidP="001C370B">
      <w:pPr>
        <w:spacing w:line="480" w:lineRule="auto"/>
        <w:contextualSpacing/>
        <w:mirrorIndents/>
        <w:jc w:val="both"/>
      </w:pPr>
    </w:p>
    <w:p w14:paraId="676D00AF" w14:textId="56039896" w:rsidR="003A2B41" w:rsidRPr="004745A0" w:rsidRDefault="00660001" w:rsidP="00552801">
      <w:pPr>
        <w:spacing w:line="480" w:lineRule="auto"/>
        <w:contextualSpacing/>
        <w:mirrorIndents/>
        <w:jc w:val="both"/>
        <w:rPr>
          <w:i/>
        </w:rPr>
      </w:pPr>
      <w:r w:rsidRPr="004745A0">
        <w:rPr>
          <w:i/>
        </w:rPr>
        <w:t>Covariates</w:t>
      </w:r>
    </w:p>
    <w:p w14:paraId="3666329F" w14:textId="5784F6BF" w:rsidR="00EC09E7" w:rsidRDefault="000B7658" w:rsidP="00EC09E7">
      <w:pPr>
        <w:spacing w:line="480" w:lineRule="auto"/>
        <w:contextualSpacing/>
        <w:mirrorIndents/>
        <w:jc w:val="both"/>
      </w:pPr>
      <w:r w:rsidRPr="00C038C3">
        <w:t xml:space="preserve">For both models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ins w:id="210" w:author="Max Lindmark" w:date="2022-05-26T15:10:00Z">
        <w:r w:rsidR="00465894">
          <w:t xml:space="preserve"> </w:t>
        </w:r>
      </w:ins>
      <w:r w:rsidR="00465894">
        <w:fldChar w:fldCharType="begin"/>
      </w:r>
      <w:r w:rsidR="00465894">
        <w:instrText xml:space="preserve"> ADDIN ZOTERO_ITEM CSL_CITATION {"citationID":"tz8NxtXM","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465894">
        <w:rPr>
          <w:noProof/>
        </w:rPr>
        <w:t>(46)</w:t>
      </w:r>
      <w:r w:rsidR="00465894">
        <w:fldChar w:fldCharType="end"/>
      </w:r>
      <w:r w:rsidR="00091F4B">
        <w:t>.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465894">
        <w:instrText xml:space="preserve"> ADDIN ZOTERO_ITEM CSL_CITATION {"citationID":"8YzFlDq5","properties":{"formattedCitation":"(47)","plainCitation":"(47)","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465894">
        <w:rPr>
          <w:lang w:val="en-GB"/>
        </w:rPr>
        <w:t>(47)</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 xml:space="preserve">S. </w:t>
      </w:r>
      <w:proofErr w:type="spellStart"/>
      <w:r w:rsidR="00522AFD" w:rsidRPr="00366912">
        <w:rPr>
          <w:i/>
        </w:rPr>
        <w:t>entomon</w:t>
      </w:r>
      <w:proofErr w:type="spellEnd"/>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w:t>
      </w:r>
      <w:proofErr w:type="spellStart"/>
      <w:r w:rsidR="00E01913">
        <w:t>tonnes</w:t>
      </w:r>
      <w:proofErr w:type="spellEnd"/>
      <w:r w:rsidR="00E01913">
        <w:t xml:space="preserve">)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465894">
        <w:instrText xml:space="preserve"> ADDIN ZOTERO_ITEM CSL_CITATION {"citationID":"61XjaemH","properties":{"formattedCitation":"(48\\uc0\\u8211{}50)","plainCitation":"(48–50)","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465894" w:rsidRPr="00465894">
        <w:rPr>
          <w:lang w:val="en-GB"/>
        </w:rPr>
        <w:t>(48–50)</w:t>
      </w:r>
      <w:r w:rsidR="004268F8" w:rsidRPr="00C038C3">
        <w:fldChar w:fldCharType="end"/>
      </w:r>
      <w:r w:rsidR="001B0BD0">
        <w:t xml:space="preserve"> and averaged for </w:t>
      </w:r>
      <w:r w:rsidR="001B0BD0">
        <w:lastRenderedPageBreak/>
        <w:t>October</w:t>
      </w:r>
      <w:r w:rsidR="00915C08" w:rsidRPr="00915C08">
        <w:t>–</w:t>
      </w:r>
      <w:r w:rsidR="001B0BD0">
        <w:t>December</w:t>
      </w:r>
      <w:r w:rsidR="00E64A02">
        <w:t xml:space="preserve"> (approximately 14%, 76% and 10% of the </w:t>
      </w:r>
      <w:ins w:id="211" w:author="Michele Casini" w:date="2022-05-25T08:46:00Z">
        <w:r w:rsidR="00984587">
          <w:t xml:space="preserve">BITS </w:t>
        </w:r>
      </w:ins>
      <w:r w:rsidR="00E64A02">
        <w:t>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4"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465894">
        <w:instrText xml:space="preserve"> ADDIN ZOTERO_ITEM CSL_CITATION {"citationID":"oorDX5OP","properties":{"formattedCitation":"(51,52)","plainCitation":"(51,52)","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465894">
        <w:rPr>
          <w:lang w:val="en-GB"/>
        </w:rPr>
        <w:t>(51,52)</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r w:rsidR="00AF0432">
        <w:t xml:space="preserve">We used predicted densities </w:t>
      </w:r>
      <w:r w:rsidR="006C5DB2">
        <w:t>from</w:t>
      </w:r>
      <w:r w:rsidR="004C728D">
        <w:t xml:space="preserve"> </w:t>
      </w:r>
      <w:r w:rsidR="006C5DB2">
        <w:t>GLMM</w:t>
      </w:r>
      <w:r w:rsidR="00AD1004">
        <w:t>s</w:t>
      </w:r>
      <w:r w:rsidR="006C5DB2">
        <w:t xml:space="preserve"> (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8B1DBA">
        <w:t xml:space="preserve"> experienced</w:t>
      </w:r>
      <w:r w:rsidR="00EC09E7">
        <w:t xml:space="preserve">, we used </w:t>
      </w:r>
      <w:r w:rsidR="00EB499B">
        <w:t>these variables as covariates.</w:t>
      </w:r>
      <w:r w:rsidR="00FC1F34">
        <w:t xml:space="preserve"> </w:t>
      </w:r>
      <w:r w:rsidR="00154AEE">
        <w:t>F</w:t>
      </w:r>
      <w:r w:rsidR="00F046E1">
        <w:t xml:space="preserve">or the </w:t>
      </w:r>
      <w:r w:rsidR="00C67531">
        <w:t>cod and flounder</w:t>
      </w:r>
      <w:r w:rsidR="00F046E1">
        <w:t xml:space="preserve"> models </w:t>
      </w:r>
      <w:r w:rsidR="009C559B">
        <w:t xml:space="preserve">that were used to </w:t>
      </w:r>
      <w:del w:id="212" w:author="Michele Casini" w:date="2022-05-25T08:46:00Z">
        <w:r w:rsidR="009C559B" w:rsidDel="00984587">
          <w:delText xml:space="preserve">predict </w:delText>
        </w:r>
      </w:del>
      <w:ins w:id="213" w:author="Michele Casini" w:date="2022-05-25T08:46:00Z">
        <w:r w:rsidR="00984587">
          <w:t xml:space="preserve">evaluate </w:t>
        </w:r>
      </w:ins>
      <w:r w:rsidR="009C559B">
        <w:t>covari</w:t>
      </w:r>
      <w:r w:rsidR="004C728D">
        <w:t>at</w:t>
      </w:r>
      <w:r w:rsidR="009C559B">
        <w:t>es for the condition model</w:t>
      </w:r>
      <w:r w:rsidR="00154AEE">
        <w:t>, the only covariate</w:t>
      </w:r>
      <w:r w:rsidR="00951914">
        <w:t xml:space="preserve"> used</w:t>
      </w:r>
      <w:r w:rsidR="00154AEE">
        <w:t xml:space="preserve"> was </w:t>
      </w:r>
      <w:commentRangeStart w:id="214"/>
      <w:commentRangeStart w:id="215"/>
      <w:r w:rsidR="00154AEE">
        <w:t>depth</w:t>
      </w:r>
      <w:commentRangeEnd w:id="214"/>
      <w:r w:rsidR="00984587">
        <w:rPr>
          <w:rStyle w:val="CommentReference"/>
        </w:rPr>
        <w:commentReference w:id="214"/>
      </w:r>
      <w:commentRangeEnd w:id="215"/>
      <w:r w:rsidR="0073425F">
        <w:rPr>
          <w:rStyle w:val="CommentReference"/>
        </w:rPr>
        <w:commentReference w:id="215"/>
      </w:r>
      <w:r w:rsidR="009C664B">
        <w:t>.</w:t>
      </w:r>
    </w:p>
    <w:p w14:paraId="36DF89F3" w14:textId="5F3A5A07"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354A9D">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354A9D">
        <w:rPr>
          <w:noProof/>
        </w:rPr>
        <w:t>(2)</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354A9D">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354A9D">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465894">
        <w:instrText xml:space="preserve"> ADDIN ZOTERO_ITEM CSL_CITATION {"citationID":"LlfVu6ws","properties":{"formattedCitation":"(e.g., 53)","plainCitation":"(e.g., 53)","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465894">
        <w:rPr>
          <w:lang w:val="en-GB"/>
        </w:rPr>
        <w:t>(e.g., 53)</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418DDC5D"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465894">
        <w:instrText xml:space="preserve"> ADDIN ZOTERO_ITEM CSL_CITATION {"citationID":"jQ1brLvL","properties":{"formattedCitation":"(54,55)","plainCitation":"(54,55)","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465894">
        <w:t>(54,55)</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354A9D">
        <w:instrText xml:space="preserve"> ADDIN ZOTERO_ITEM CSL_CITATION {"citationID":"Ka9yRgR0","properties":{"formattedCitation":"(28)","plainCitation":"(28)","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354A9D">
        <w:t>(28)</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created using the R-</w:t>
      </w:r>
      <w:r w:rsidRPr="00C038C3">
        <w:lastRenderedPageBreak/>
        <w:t xml:space="preserve">package </w:t>
      </w:r>
      <w:r>
        <w:t>‘</w:t>
      </w:r>
      <w:r w:rsidRPr="00C038C3">
        <w:t xml:space="preserve">R-INLA’ </w:t>
      </w:r>
      <w:r w:rsidRPr="00C038C3">
        <w:fldChar w:fldCharType="begin"/>
      </w:r>
      <w:r w:rsidR="00354A9D">
        <w:instrText xml:space="preserve"> ADDIN ZOTERO_ITEM CSL_CITATION {"citationID":"miI0MMYw","properties":{"formattedCitation":"(27)","plainCitation":"(27)","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354A9D">
        <w:t>(27)</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 xml:space="preserve">-means clustering algorithm (with a fixed seed for reproducibility),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200 knots for this application. </w:t>
      </w:r>
      <w:r>
        <w:t>We</w:t>
      </w:r>
      <w:r w:rsidRPr="00C038C3">
        <w:t xml:space="preserve"> fit </w:t>
      </w:r>
      <w:r>
        <w:t xml:space="preserve">the models </w:t>
      </w:r>
      <w:r w:rsidRPr="00C038C3">
        <w:t xml:space="preserve">using ‘TMB’ </w:t>
      </w:r>
      <w:r>
        <w:fldChar w:fldCharType="begin"/>
      </w:r>
      <w:r w:rsidR="00465894">
        <w:instrText xml:space="preserve"> ADDIN ZOTERO_ITEM CSL_CITATION {"citationID":"4fXN3RdQ","properties":{"formattedCitation":"(56)","plainCitation":"(5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465894">
        <w:t>(56)</w:t>
      </w:r>
      <w:r>
        <w:fldChar w:fldCharType="end"/>
      </w:r>
      <w:r w:rsidRPr="002E6A18">
        <w:t xml:space="preserve"> via the R-package ‘</w:t>
      </w:r>
      <w:proofErr w:type="spellStart"/>
      <w:r w:rsidRPr="002E6A18">
        <w:t>sdmTMB</w:t>
      </w:r>
      <w:proofErr w:type="spellEnd"/>
      <w:r w:rsidRPr="002E6A18">
        <w:t xml:space="preserve">’ (version </w:t>
      </w:r>
      <w:r w:rsidR="00CA4AC8" w:rsidRPr="00CA4AC8">
        <w:t>0.0.21.9006</w:t>
      </w:r>
      <w:r w:rsidRPr="002E6A18">
        <w:t xml:space="preserve">) </w:t>
      </w:r>
      <w:r w:rsidRPr="00C038C3">
        <w:fldChar w:fldCharType="begin"/>
      </w:r>
      <w:r w:rsidR="00465894">
        <w:instrText xml:space="preserve"> ADDIN ZOTERO_ITEM CSL_CITATION {"citationID":"0WqKRC2W","properties":{"formattedCitation":"(57)","plainCitation":"(57)","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language":"en","note":"DOI: 10.1101/2022.03.24.485545\n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465894">
        <w:rPr>
          <w:lang w:val="en-GB"/>
        </w:rPr>
        <w:t>(57)</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was &lt; 0.0</w:t>
      </w:r>
      <w:r>
        <w:t>1</w:t>
      </w:r>
      <w:r w:rsidRPr="00C038C3">
        <w:t xml:space="preserve"> and that the Hessian matrix was positive-definite. </w:t>
      </w:r>
      <w:commentRangeStart w:id="216"/>
      <w:r w:rsidR="00B55D62">
        <w:t xml:space="preserve">Model residuals are shown the </w:t>
      </w:r>
      <w:r w:rsidR="00B55D62" w:rsidRPr="00C038C3">
        <w:rPr>
          <w:i/>
          <w:iCs/>
        </w:rPr>
        <w:t>SI Appendix</w:t>
      </w:r>
      <w:r w:rsidR="00B55D62" w:rsidRPr="00C038C3">
        <w:t xml:space="preserve"> </w:t>
      </w:r>
      <w:commentRangeEnd w:id="216"/>
      <w:r w:rsidR="00CF2D06">
        <w:rPr>
          <w:rStyle w:val="CommentReference"/>
        </w:rPr>
        <w:commentReference w:id="216"/>
      </w:r>
      <w:r w:rsidR="00B55D62">
        <w:t xml:space="preserve">(Figs. S4-S8 and </w:t>
      </w:r>
      <w:r w:rsidR="00A833FB">
        <w:t>S13-S16</w:t>
      </w:r>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465894">
        <w:instrText xml:space="preserve"> ADDIN ZOTERO_ITEM CSL_CITATION {"citationID":"vAwAJark","properties":{"formattedCitation":"(58)","plainCitation":"(5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465894">
        <w:t>(58)</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195AA7EC"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4</w:t>
      </w:r>
      <w:r w:rsidR="00752A0D" w:rsidRPr="00902826">
        <w:t>%</w:t>
      </w:r>
      <w:r w:rsidR="003A63A0">
        <w:t xml:space="preserve"> [</w:t>
      </w:r>
      <w:r w:rsidR="00B8661C">
        <w:t>17</w:t>
      </w:r>
      <w:r w:rsidR="005C6A29">
        <w:t xml:space="preserve">%, </w:t>
      </w:r>
      <w:r w:rsidR="00B8661C">
        <w:t>11</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r w:rsidR="0045757B">
        <w:t>1.11</w:t>
      </w:r>
      <w:r w:rsidR="0082202C" w:rsidRPr="00902826">
        <w:t xml:space="preserve"> </w:t>
      </w:r>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w:t>
      </w:r>
      <w:commentRangeStart w:id="217"/>
      <w:r w:rsidR="00002952" w:rsidRPr="00C038C3">
        <w:rPr>
          <w:color w:val="000000" w:themeColor="text1"/>
        </w:rPr>
        <w:t xml:space="preserve">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commentRangeEnd w:id="217"/>
      <w:r w:rsidR="00CF2D06">
        <w:rPr>
          <w:rStyle w:val="CommentReference"/>
        </w:rPr>
        <w:commentReference w:id="217"/>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66B2C7AD" w:rsidR="00191D55" w:rsidRPr="00F5515B" w:rsidRDefault="001B67EF" w:rsidP="005D7A45">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7525A3" w:rsidRPr="00C038C3">
        <w:t>temperature</w:t>
      </w:r>
      <w:r w:rsidR="00457B31">
        <w:t xml:space="preserve"> at the haul</w:t>
      </w:r>
      <w:r w:rsidR="00D373BB">
        <w:t xml:space="preserve"> </w:t>
      </w:r>
      <w:r w:rsidR="00CB5D62">
        <w:t xml:space="preserve">level </w:t>
      </w:r>
      <w:r w:rsidR="00D373BB">
        <w:t>(0.009 [</w:t>
      </w:r>
      <w:r w:rsidR="00804CE6" w:rsidRPr="00804CE6">
        <w:t>0.00</w:t>
      </w:r>
      <w:r w:rsidR="00804CE6">
        <w:t xml:space="preserve">4, </w:t>
      </w:r>
      <w:r w:rsidR="00260509">
        <w:t>0.014</w:t>
      </w:r>
      <w:r w:rsidR="00D373BB">
        <w:t>])</w:t>
      </w:r>
      <w:r w:rsidR="00C10304">
        <w:t xml:space="preserve"> (values in brackets indicate 95% confidence interval)</w:t>
      </w:r>
      <w:r w:rsidR="007525A3" w:rsidRPr="00C038C3">
        <w:t xml:space="preserve">, </w:t>
      </w:r>
      <w:r w:rsidR="00457B31">
        <w:t xml:space="preserve">median </w:t>
      </w:r>
      <w:r w:rsidR="008F6CA7">
        <w:t xml:space="preserve">depth </w:t>
      </w:r>
      <w:r w:rsidR="008353BA">
        <w:t xml:space="preserve">of the ICES rectangle </w:t>
      </w:r>
      <w:r w:rsidR="00E60301">
        <w:t xml:space="preserve">(0.01 [0.004, </w:t>
      </w:r>
      <w:r w:rsidR="002663C6">
        <w:t>0.02</w:t>
      </w:r>
      <w:r w:rsidR="00E60301">
        <w:t>])</w:t>
      </w:r>
      <w:r w:rsidR="00CB5D62">
        <w:t>,</w:t>
      </w:r>
      <w:r w:rsidR="00E60301">
        <w:t xml:space="preserve"> </w:t>
      </w:r>
      <w:r w:rsidRPr="00C038C3">
        <w:t>oxygen</w:t>
      </w:r>
      <w:r w:rsidR="00457B31">
        <w:t xml:space="preserve"> </w:t>
      </w:r>
      <w:r w:rsidR="00457B31">
        <w:lastRenderedPageBreak/>
        <w:t xml:space="preserve">concentration </w:t>
      </w:r>
      <w:r w:rsidR="00932E85">
        <w:t xml:space="preserve">at </w:t>
      </w:r>
      <w:r w:rsidR="00457B31">
        <w:t>the ICES rectangle</w:t>
      </w:r>
      <w:r w:rsidR="00932E85">
        <w:t xml:space="preserve"> level (</w:t>
      </w:r>
      <w:r w:rsidR="006A2A3C">
        <w:t>0.01</w:t>
      </w:r>
      <w:r w:rsidR="0003139B">
        <w:t xml:space="preserve"> [</w:t>
      </w:r>
      <w:r w:rsidR="00FA177A">
        <w:t>0.002</w:t>
      </w:r>
      <w:r w:rsidR="00F86BC5">
        <w:t xml:space="preserve">, </w:t>
      </w:r>
      <w:r w:rsidR="00937CC9">
        <w:t>0.016</w:t>
      </w:r>
      <w:r w:rsidR="0003139B">
        <w:t>]</w:t>
      </w:r>
      <w:r w:rsidR="00932E85">
        <w:t>)</w:t>
      </w:r>
      <w:r w:rsidRPr="00C038C3">
        <w:t xml:space="preserve">, </w:t>
      </w:r>
      <w:r w:rsidR="009E1BBA" w:rsidRPr="00C038C3">
        <w:t xml:space="preserve">and </w:t>
      </w:r>
      <w:r w:rsidR="00BA59A8">
        <w:t xml:space="preserve">biomass of sprat </w:t>
      </w:r>
      <w:r w:rsidR="00CB5D62">
        <w:t>at</w:t>
      </w:r>
      <w:r w:rsidR="00BA59A8">
        <w:t xml:space="preserve"> the ICES </w:t>
      </w:r>
      <w:r w:rsidRPr="00C038C3">
        <w:t xml:space="preserve">subdivision </w:t>
      </w:r>
      <w:r w:rsidR="00CB5D62">
        <w:t>level</w:t>
      </w:r>
      <w:r w:rsidR="00FD2068">
        <w:t xml:space="preserve"> (0.007 [0.002, 0.013])</w:t>
      </w:r>
      <w:r w:rsidR="00545A6C">
        <w:t xml:space="preserve"> </w:t>
      </w:r>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02</w:t>
      </w:r>
      <w:r w:rsidR="00F12EFA">
        <w:t>3</w:t>
      </w:r>
      <w:r w:rsidR="006E5B4A">
        <w:t xml:space="preserve"> [</w:t>
      </w:r>
      <w:r w:rsidR="003C6996" w:rsidRPr="003C6996">
        <w:t>-0.02</w:t>
      </w:r>
      <w:r w:rsidR="00EC506A">
        <w:t>7</w:t>
      </w:r>
      <w:r w:rsidR="003C6996">
        <w:t xml:space="preserve">, </w:t>
      </w:r>
      <w:r w:rsidR="00137405">
        <w:t>-0.0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xml:space="preserve">, for </w:t>
      </w:r>
      <w:commentRangeStart w:id="218"/>
      <w:r w:rsidR="00912517" w:rsidRPr="00C038C3">
        <w:rPr>
          <w:color w:val="000000" w:themeColor="text1"/>
        </w:rPr>
        <w:t xml:space="preserve">marginal </w:t>
      </w:r>
      <w:commentRangeEnd w:id="218"/>
      <w:r w:rsidR="002118B2">
        <w:rPr>
          <w:rStyle w:val="CommentReference"/>
        </w:rPr>
        <w:commentReference w:id="218"/>
      </w:r>
      <w:r w:rsidR="00912517" w:rsidRPr="00C038C3">
        <w:rPr>
          <w:color w:val="000000" w:themeColor="text1"/>
        </w:rPr>
        <w:t>effects plots)</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1464DF">
        <w:t>cod</w:t>
      </w:r>
      <w:r w:rsidR="00066990">
        <w:t xml:space="preserve">, </w:t>
      </w:r>
      <w:r w:rsidR="00C7134E" w:rsidRPr="00C038C3">
        <w:t>flounder</w:t>
      </w:r>
      <w:r w:rsidR="00066990">
        <w:t xml:space="preserve"> and </w:t>
      </w:r>
      <w:r w:rsidR="00066990" w:rsidRPr="00C038C3">
        <w:rPr>
          <w:i/>
        </w:rPr>
        <w:t>S</w:t>
      </w:r>
      <w:r w:rsidR="00066990">
        <w:rPr>
          <w:i/>
        </w:rPr>
        <w:t>.</w:t>
      </w:r>
      <w:r w:rsidR="00066990" w:rsidRPr="00C038C3">
        <w:rPr>
          <w:i/>
        </w:rPr>
        <w:t xml:space="preserve"> </w:t>
      </w:r>
      <w:proofErr w:type="spellStart"/>
      <w:r w:rsidR="00066990" w:rsidRPr="00C038C3">
        <w:rPr>
          <w:i/>
        </w:rPr>
        <w:t>entomon</w:t>
      </w:r>
      <w:proofErr w:type="spellEnd"/>
      <w:r w:rsidR="00C617EF">
        <w:t>,</w:t>
      </w:r>
      <w:r w:rsidR="00C7134E" w:rsidRPr="00C038C3">
        <w:t xml:space="preserve"> </w:t>
      </w:r>
      <w:r w:rsidR="00425DF1">
        <w:t xml:space="preserve">and the biomass of herring did not </w:t>
      </w:r>
      <w:r w:rsidR="002B08A1">
        <w:t>a</w:t>
      </w:r>
      <w:r w:rsidR="00C7134E" w:rsidRPr="00C038C3">
        <w:t xml:space="preserve">ffect the </w:t>
      </w:r>
      <w:r w:rsidR="00BA25FA">
        <w:t xml:space="preserve">condition </w:t>
      </w:r>
      <w:r w:rsidR="00C7134E" w:rsidRPr="00C038C3">
        <w:t>of cod</w:t>
      </w:r>
      <w:r w:rsidR="005D7A45">
        <w:t xml:space="preserve"> at any scale</w:t>
      </w:r>
      <w:r w:rsidR="00624F8E">
        <w:t xml:space="preserve"> (Fig. </w:t>
      </w:r>
      <w:r w:rsidR="008448B1">
        <w:t>3</w:t>
      </w:r>
      <w:r w:rsidR="00867464">
        <w:t>)</w:t>
      </w:r>
      <w:r w:rsidR="005D7A45">
        <w:t>.</w:t>
      </w:r>
      <w:r w:rsidR="006F610D" w:rsidRPr="006F610D">
        <w:t xml:space="preserve"> </w:t>
      </w:r>
      <w:r w:rsidR="006F610D">
        <w:t xml:space="preserve">The </w:t>
      </w:r>
      <w:r w:rsidR="006F610D" w:rsidRPr="00C038C3">
        <w:rPr>
          <w:color w:val="000000" w:themeColor="text1"/>
        </w:rPr>
        <w:t xml:space="preserve">magnitude of </w:t>
      </w:r>
      <w:r w:rsidR="00C617EF">
        <w:rPr>
          <w:color w:val="000000" w:themeColor="text1"/>
        </w:rPr>
        <w:t>any individual</w:t>
      </w:r>
      <w:r w:rsidR="006F610D">
        <w:rPr>
          <w:color w:val="000000" w:themeColor="text1"/>
        </w:rPr>
        <w:t xml:space="preserve"> </w:t>
      </w:r>
      <w:r w:rsidR="006F610D" w:rsidRPr="00C038C3">
        <w:rPr>
          <w:color w:val="000000" w:themeColor="text1"/>
        </w:rPr>
        <w:t xml:space="preserve">covariate effect size </w:t>
      </w:r>
      <w:r w:rsidR="00C617EF">
        <w:rPr>
          <w:color w:val="000000" w:themeColor="text1"/>
        </w:rPr>
        <w:t>was</w:t>
      </w:r>
      <w:r w:rsidR="00991E8D">
        <w:rPr>
          <w:color w:val="000000" w:themeColor="text1"/>
        </w:rPr>
        <w:t xml:space="preserve"> </w:t>
      </w:r>
      <w:r w:rsidR="006F610D">
        <w:rPr>
          <w:color w:val="000000" w:themeColor="text1"/>
        </w:rPr>
        <w:t>generally small</w:t>
      </w:r>
      <w:r w:rsidR="00D42FA7">
        <w:rPr>
          <w:color w:val="000000" w:themeColor="text1"/>
        </w:rPr>
        <w:t xml:space="preserve">. </w:t>
      </w:r>
      <w:r w:rsidR="006F610D">
        <w:rPr>
          <w:color w:val="000000" w:themeColor="text1"/>
        </w:rPr>
        <w:t xml:space="preserve">In fact, </w:t>
      </w:r>
      <w:r w:rsidR="00C617EF">
        <w:rPr>
          <w:color w:val="000000" w:themeColor="text1"/>
        </w:rPr>
        <w:t xml:space="preserve">these effect sizes 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465894">
        <w:instrText xml:space="preserve"> ADDIN ZOTERO_ITEM CSL_CITATION {"citationID":"SSHBQW4t","properties":{"formattedCitation":"(59)","plainCitation":"(59)","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465894">
        <w:rPr>
          <w:noProof/>
        </w:rPr>
        <w:t>(59)</w:t>
      </w:r>
      <w:r w:rsidR="00FD34CB">
        <w:fldChar w:fldCharType="end"/>
      </w:r>
      <w:r w:rsidR="00FD34CB">
        <w:t xml:space="preserve">, we calculated </w:t>
      </w:r>
      <w:ins w:id="219" w:author="Sean Anderson" w:date="2022-06-08T15:27:00Z">
        <w:r w:rsidR="002118B2">
          <w:t xml:space="preserve">the </w:t>
        </w:r>
      </w:ins>
      <w:r w:rsidR="00FD34CB">
        <w:t>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039</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commentRangeStart w:id="220"/>
      <w:r w:rsidR="00F5515B">
        <w:t xml:space="preserve"> of </w:t>
      </w:r>
      <w:r w:rsidR="00F5515B" w:rsidRPr="00F5515B">
        <w:t>0.27</w:t>
      </w:r>
      <w:r w:rsidR="00E67DA6">
        <w:t xml:space="preserve"> </w:t>
      </w:r>
      <w:r w:rsidR="00FD115F">
        <w:t>(</w:t>
      </w:r>
      <w:r w:rsidR="00B067D8">
        <w:t xml:space="preserve">of which the time-varying intercepts, spatial random effects and spatiotemporal random effects contributed </w:t>
      </w:r>
      <w:del w:id="221" w:author="Sean Anderson" w:date="2022-06-08T15:27:00Z">
        <w:r w:rsidR="00B067D8" w:rsidDel="002118B2">
          <w:delText xml:space="preserve">with </w:delText>
        </w:r>
      </w:del>
      <w:r w:rsidR="00B067D8">
        <w:t>0.06, 0.07 and 0.14, respectively</w:t>
      </w:r>
      <w:r w:rsidR="00FD115F">
        <w:t xml:space="preserve">). </w:t>
      </w:r>
      <w:commentRangeEnd w:id="220"/>
      <w:r w:rsidR="002118B2">
        <w:rPr>
          <w:rStyle w:val="CommentReference"/>
        </w:rPr>
        <w:commentReference w:id="220"/>
      </w:r>
      <w:commentRangeStart w:id="222"/>
      <w:r w:rsidR="00A502F9" w:rsidRPr="00C038C3">
        <w:t xml:space="preserve">This </w:t>
      </w:r>
      <w:r w:rsidR="00A502F9">
        <w:t xml:space="preserve">suggests </w:t>
      </w:r>
      <w:r w:rsidR="00A502F9" w:rsidRPr="00C038C3">
        <w:t>considerable variation in space</w:t>
      </w:r>
      <w:r w:rsidR="00A502F9">
        <w:t xml:space="preserve"> and time due to latent factors</w:t>
      </w:r>
      <w:r w:rsidR="00A502F9" w:rsidRPr="00C038C3">
        <w:t xml:space="preserve">, </w:t>
      </w:r>
      <w:r w:rsidR="00A502F9">
        <w:t xml:space="preserve">as well as </w:t>
      </w:r>
      <w:r w:rsidR="00A502F9" w:rsidRPr="00C038C3">
        <w:t>changes</w:t>
      </w:r>
      <w:r w:rsidR="00A502F9">
        <w:t xml:space="preserve"> of spatial</w:t>
      </w:r>
      <w:r w:rsidR="00A502F9" w:rsidRPr="00C038C3">
        <w:t xml:space="preserve"> variation through time, that cannot </w:t>
      </w:r>
      <w:r w:rsidR="00A502F9">
        <w:t xml:space="preserve">be </w:t>
      </w:r>
      <w:r w:rsidR="00A502F9" w:rsidRPr="00C038C3">
        <w:t>explain</w:t>
      </w:r>
      <w:r w:rsidR="00A502F9">
        <w:t xml:space="preserve">ed by </w:t>
      </w:r>
      <w:r w:rsidR="00D73198">
        <w:t>the</w:t>
      </w:r>
      <w:r w:rsidR="00D73198" w:rsidRPr="00C038C3">
        <w:t xml:space="preserve"> </w:t>
      </w:r>
      <w:r w:rsidR="00A502F9" w:rsidRPr="00C038C3">
        <w:t>covariates</w:t>
      </w:r>
      <w:r w:rsidR="00D73198">
        <w:t xml:space="preserve"> used</w:t>
      </w:r>
      <w:r w:rsidR="00A502F9">
        <w:t>.</w:t>
      </w:r>
      <w:commentRangeEnd w:id="222"/>
      <w:r w:rsidR="002118B2">
        <w:rPr>
          <w:rStyle w:val="CommentReference"/>
        </w:rPr>
        <w:commentReference w:id="222"/>
      </w:r>
    </w:p>
    <w:p w14:paraId="7D6C2F60" w14:textId="5F838B2E"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h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ins w:id="223" w:author="Max Lindmark" w:date="2022-05-26T15:11:00Z">
        <w:r w:rsidR="00465894">
          <w:t xml:space="preserve"> </w:t>
        </w:r>
      </w:ins>
      <w:r w:rsidR="00465894">
        <w:fldChar w:fldCharType="begin"/>
      </w:r>
      <w:r w:rsidR="00465894">
        <w:instrText xml:space="preserve"> ADDIN ZOTERO_ITEM CSL_CITATION {"citationID":"TzXWtgnK","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465894">
        <w:rPr>
          <w:noProof/>
        </w:rPr>
        <w:t>(46)</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moveFromRangeStart w:id="224" w:author="Sean Anderson" w:date="2022-06-08T15:29:00Z" w:name="move105594578"/>
      <w:moveFrom w:id="225" w:author="Sean Anderson" w:date="2022-06-08T15:29:00Z">
        <w:r w:rsidR="008C7305" w:rsidDel="002118B2">
          <w:t>(</w:t>
        </w:r>
        <w:r w:rsidR="00987AFB" w:rsidRPr="00C038C3" w:rsidDel="002118B2">
          <w:rPr>
            <w:i/>
            <w:iCs/>
          </w:rPr>
          <w:t>SI Appendix</w:t>
        </w:r>
        <w:r w:rsidR="00780631" w:rsidDel="002118B2">
          <w:rPr>
            <w:i/>
            <w:iCs/>
          </w:rPr>
          <w:t>,</w:t>
        </w:r>
        <w:r w:rsidR="00987AFB" w:rsidDel="002118B2">
          <w:t xml:space="preserve"> </w:t>
        </w:r>
        <w:r w:rsidR="008C7305" w:rsidDel="002118B2">
          <w:t>Fig. S</w:t>
        </w:r>
        <w:r w:rsidR="00391B55" w:rsidDel="002118B2">
          <w:t>1</w:t>
        </w:r>
        <w:r w:rsidR="009B25CE" w:rsidDel="002118B2">
          <w:t>1</w:t>
        </w:r>
        <w:r w:rsidR="008C7305" w:rsidDel="002118B2">
          <w:t>)</w:t>
        </w:r>
        <w:r w:rsidR="00541A26" w:rsidDel="002118B2">
          <w:t>.</w:t>
        </w:r>
        <w:r w:rsidR="00774060" w:rsidDel="002118B2">
          <w:t xml:space="preserve"> </w:t>
        </w:r>
      </w:moveFrom>
      <w:moveFromRangeEnd w:id="224"/>
      <w:r w:rsidR="00774060">
        <w:t>However,</w:t>
      </w:r>
      <w:r w:rsidR="008855F3">
        <w:t xml:space="preserve"> the model coefficients </w:t>
      </w:r>
      <w:r w:rsidR="00D0415C">
        <w:t xml:space="preserve">were similar </w:t>
      </w:r>
      <w:r w:rsidR="006264A7">
        <w:t xml:space="preserve">across all </w:t>
      </w:r>
      <w:commentRangeStart w:id="226"/>
      <w:r w:rsidR="006264A7">
        <w:t>models</w:t>
      </w:r>
      <w:ins w:id="227" w:author="Sean Anderson" w:date="2022-06-08T15:29:00Z">
        <w:r w:rsidR="002118B2">
          <w:t xml:space="preserve"> </w:t>
        </w:r>
      </w:ins>
      <w:moveToRangeStart w:id="228" w:author="Sean Anderson" w:date="2022-06-08T15:29:00Z" w:name="move105594578"/>
      <w:moveTo w:id="229" w:author="Sean Anderson" w:date="2022-06-08T15:29:00Z">
        <w:r w:rsidR="002118B2">
          <w:t>(</w:t>
        </w:r>
        <w:r w:rsidR="002118B2" w:rsidRPr="00C038C3">
          <w:rPr>
            <w:i/>
            <w:iCs/>
          </w:rPr>
          <w:t>SI Appendix</w:t>
        </w:r>
        <w:r w:rsidR="002118B2">
          <w:rPr>
            <w:i/>
            <w:iCs/>
          </w:rPr>
          <w:t>,</w:t>
        </w:r>
        <w:r w:rsidR="002118B2">
          <w:t xml:space="preserve"> Fig. S11).</w:t>
        </w:r>
      </w:moveTo>
      <w:moveToRangeEnd w:id="228"/>
      <w:del w:id="230" w:author="Sean Anderson" w:date="2022-06-08T15:29:00Z">
        <w:r w:rsidR="006264A7" w:rsidDel="002118B2">
          <w:delText>.</w:delText>
        </w:r>
      </w:del>
      <w:r w:rsidR="006264A7">
        <w:t xml:space="preserve"> </w:t>
      </w:r>
      <w:commentRangeEnd w:id="226"/>
      <w:r w:rsidR="002118B2">
        <w:rPr>
          <w:rStyle w:val="CommentReference"/>
        </w:rPr>
        <w:commentReference w:id="226"/>
      </w:r>
    </w:p>
    <w:p w14:paraId="4DB28C82" w14:textId="6AB9F7D3" w:rsidR="00235A6C" w:rsidRDefault="00B71DDC" w:rsidP="00552801">
      <w:pPr>
        <w:spacing w:line="480" w:lineRule="auto"/>
        <w:ind w:firstLine="284"/>
        <w:contextualSpacing/>
        <w:mirrorIndents/>
        <w:jc w:val="both"/>
      </w:pPr>
      <w:r>
        <w:t xml:space="preserve">The median </w:t>
      </w:r>
      <w:r w:rsidR="004268F0">
        <w:t xml:space="preserve">cod </w:t>
      </w:r>
      <w:r>
        <w:t>depth and oxygen</w:t>
      </w:r>
      <w:r w:rsidR="00C443AE">
        <w:t xml:space="preserve"> experienced by cod</w:t>
      </w:r>
      <w:r>
        <w:t xml:space="preserve"> (depth and oxygen in the environment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r w:rsidR="0090361F">
        <w:t xml:space="preserve">, though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 xml:space="preserve">Fig. S18 for a </w:t>
      </w:r>
      <w:commentRangeStart w:id="231"/>
      <w:r w:rsidR="006D329B">
        <w:rPr>
          <w:color w:val="000000" w:themeColor="text1"/>
        </w:rPr>
        <w:t xml:space="preserve">marginal </w:t>
      </w:r>
      <w:commentRangeEnd w:id="231"/>
      <w:r w:rsidR="002118B2">
        <w:rPr>
          <w:rStyle w:val="CommentReference"/>
        </w:rPr>
        <w:commentReference w:id="231"/>
      </w:r>
      <w:r w:rsidR="006D329B">
        <w:rPr>
          <w:color w:val="000000" w:themeColor="text1"/>
        </w:rPr>
        <w:t>effects plot of the biomass density model</w:t>
      </w:r>
      <w:r w:rsidR="00CD491A">
        <w:rPr>
          <w:color w:val="000000" w:themeColor="text1"/>
        </w:rPr>
        <w:t>)</w:t>
      </w:r>
      <w:r w:rsidR="0002138D" w:rsidRPr="00C038C3">
        <w:t xml:space="preserve">. </w:t>
      </w:r>
    </w:p>
    <w:p w14:paraId="1CD83A5D" w14:textId="716D0AC0" w:rsidR="00FA2041" w:rsidRPr="00C038C3" w:rsidRDefault="00235A6C" w:rsidP="00235A6C">
      <w:pPr>
        <w:spacing w:line="480" w:lineRule="auto"/>
        <w:ind w:firstLine="284"/>
        <w:contextualSpacing/>
        <w:mirrorIndents/>
        <w:jc w:val="both"/>
      </w:pPr>
      <w:r>
        <w:lastRenderedPageBreak/>
        <w:t>T</w:t>
      </w:r>
      <w:r w:rsidR="00F71A4A" w:rsidRPr="00C038C3">
        <w:t>he standardized effect size for o</w:t>
      </w:r>
      <w:r w:rsidR="00857314" w:rsidRPr="00C038C3">
        <w:t xml:space="preserve">xygen </w:t>
      </w:r>
      <w:r w:rsidR="00CA513C">
        <w:t>was</w:t>
      </w:r>
      <w:r w:rsidR="00857314" w:rsidRPr="00C038C3">
        <w:t xml:space="preserve"> </w:t>
      </w:r>
      <w:r w:rsidR="00600CCA" w:rsidRPr="00C038C3">
        <w:t>0.</w:t>
      </w:r>
      <w:r w:rsidR="00DD7A11" w:rsidRPr="00C038C3">
        <w:t>00</w:t>
      </w:r>
      <w:r w:rsidR="00DD7A11">
        <w:t>35</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r w:rsidR="004815EF">
        <w:t xml:space="preserve">the Le Cren condition factor </w:t>
      </w:r>
      <w:r w:rsidR="00B31670" w:rsidRPr="00C038C3">
        <w:t>increase</w:t>
      </w:r>
      <w:r w:rsidR="00CA513C">
        <w:t>d</w:t>
      </w:r>
      <w:r w:rsidR="00B31670" w:rsidRPr="00C038C3">
        <w:t xml:space="preserve"> by </w:t>
      </w:r>
      <w:r w:rsidR="004B5771" w:rsidRPr="00C038C3">
        <w:t>0.</w:t>
      </w:r>
      <w:r w:rsidR="00992C49">
        <w:t>3</w:t>
      </w:r>
      <w:r w:rsidR="00FB77A5">
        <w:t>5</w:t>
      </w:r>
      <w:r w:rsidR="00B31670" w:rsidRPr="00C038C3">
        <w:t xml:space="preserve">%. </w:t>
      </w:r>
      <w:r w:rsidR="00D2662D" w:rsidRPr="00C038C3">
        <w:t xml:space="preserve">As a comparison, </w:t>
      </w:r>
      <w:r w:rsidR="00D2662D" w:rsidRPr="009F65F5">
        <w:t>t</w:t>
      </w:r>
      <w:r w:rsidR="007A6A37" w:rsidRPr="009F65F5">
        <w:t xml:space="preserve">he average </w:t>
      </w:r>
      <w:commentRangeStart w:id="232"/>
      <w:commentRangeStart w:id="233"/>
      <w:r w:rsidR="007A6A37" w:rsidRPr="009F65F5">
        <w:t xml:space="preserve">oxygen concentration </w:t>
      </w:r>
      <w:r w:rsidR="000332F2" w:rsidRPr="009F65F5">
        <w:t xml:space="preserve">in the </w:t>
      </w:r>
      <w:r w:rsidR="00FA3485" w:rsidRPr="009F65F5">
        <w:t>environment</w:t>
      </w:r>
      <w:commentRangeEnd w:id="232"/>
      <w:r w:rsidR="00D843B5">
        <w:rPr>
          <w:rStyle w:val="CommentReference"/>
        </w:rPr>
        <w:commentReference w:id="232"/>
      </w:r>
      <w:commentRangeEnd w:id="233"/>
      <w:r w:rsidR="0073425F">
        <w:rPr>
          <w:rStyle w:val="CommentReference"/>
        </w:rPr>
        <w:commentReference w:id="233"/>
      </w:r>
      <w:r w:rsidR="00FA3485" w:rsidRPr="009F65F5">
        <w:t xml:space="preserve"> </w:t>
      </w:r>
      <w:r w:rsidR="007A6A37" w:rsidRPr="009F65F5">
        <w:t>decline</w:t>
      </w:r>
      <w:r w:rsidR="002436DE" w:rsidRPr="009F65F5">
        <w:t>d</w:t>
      </w:r>
      <w:r w:rsidR="007A6A37" w:rsidRPr="009F65F5">
        <w:t xml:space="preserve"> by </w:t>
      </w:r>
      <w:r w:rsidR="00AB3470" w:rsidRPr="009F65F5">
        <w:t xml:space="preserve">approximately </w:t>
      </w:r>
      <w:r w:rsidR="00BA31B7" w:rsidRPr="009F65F5">
        <w:t>0.</w:t>
      </w:r>
      <w:r w:rsidR="002634E3" w:rsidRPr="009F65F5">
        <w:t>65</w:t>
      </w:r>
      <w:r w:rsidR="00BA31B7" w:rsidRPr="009F65F5">
        <w:t xml:space="preserve"> </w:t>
      </w:r>
      <w:r w:rsidR="00B21495" w:rsidRPr="009F65F5">
        <w:rPr>
          <w:iCs/>
        </w:rPr>
        <w:t>ml/L</w:t>
      </w:r>
      <w:r w:rsidR="00B71752" w:rsidRPr="009F65F5">
        <w:t xml:space="preserve"> </w:t>
      </w:r>
      <w:r w:rsidR="005E694E" w:rsidRPr="009F65F5">
        <w:t>b</w:t>
      </w:r>
      <w:r w:rsidR="00AF57A4" w:rsidRPr="009F65F5">
        <w:t xml:space="preserve">etween 1993 and </w:t>
      </w:r>
      <w:r w:rsidR="009069FF" w:rsidRPr="009F65F5">
        <w:t>the lowest</w:t>
      </w:r>
      <w:r w:rsidR="00116ACD" w:rsidRPr="009F65F5">
        <w:t xml:space="preserve"> in 2006</w:t>
      </w:r>
      <w:r w:rsidR="009069FF" w:rsidRPr="009F65F5">
        <w:t xml:space="preserve"> </w:t>
      </w:r>
      <w:r w:rsidR="00AF57A4" w:rsidRPr="009F65F5">
        <w:t xml:space="preserve">(Fig. </w:t>
      </w:r>
      <w:r w:rsidR="00FA0AA6" w:rsidRPr="009F65F5">
        <w:t>5</w:t>
      </w:r>
      <w:r w:rsidR="00CD345B" w:rsidRPr="009F65F5">
        <w:t>C</w:t>
      </w:r>
      <w:r w:rsidR="00125EFE" w:rsidRPr="009F65F5">
        <w:t>–</w:t>
      </w:r>
      <w:r w:rsidR="00A63329" w:rsidRPr="009F65F5">
        <w:t>D</w:t>
      </w:r>
      <w:r w:rsidR="00B46EAB">
        <w:t>)</w:t>
      </w:r>
      <w:r w:rsidR="00B528B5" w:rsidRPr="009F65F5">
        <w:t xml:space="preserve">. </w:t>
      </w:r>
      <w:r w:rsidR="00F90DC6" w:rsidRPr="009F65F5">
        <w:t>The biomass-</w:t>
      </w:r>
      <w:r w:rsidR="00B528B5" w:rsidRPr="009F65F5">
        <w:t xml:space="preserve">weighted oxygen concentration </w:t>
      </w:r>
      <w:r w:rsidR="00EA649E" w:rsidRPr="009F65F5">
        <w:t>declined more steadily</w:t>
      </w:r>
      <w:r w:rsidR="001B3033" w:rsidRPr="009F65F5">
        <w:t xml:space="preserve"> (</w:t>
      </w:r>
      <w:r w:rsidR="006A1B34" w:rsidRPr="009F65F5">
        <w:t>approximately 1 ml/L between 1993 and 2019</w:t>
      </w:r>
      <w:r w:rsidR="0003104A" w:rsidRPr="009F65F5">
        <w:t>)</w:t>
      </w:r>
      <w:r w:rsidR="00B46EAB">
        <w:t xml:space="preserve"> </w:t>
      </w:r>
      <w:r w:rsidR="0093607F" w:rsidRPr="009F65F5">
        <w:t>(</w:t>
      </w:r>
      <w:r w:rsidR="0093607F" w:rsidRPr="009F65F5">
        <w:rPr>
          <w:i/>
          <w:iCs/>
          <w:color w:val="000000" w:themeColor="text1"/>
        </w:rPr>
        <w:t>SI Appendix</w:t>
      </w:r>
      <w:r w:rsidR="0093607F" w:rsidRPr="009F65F5">
        <w:rPr>
          <w:color w:val="000000" w:themeColor="text1"/>
        </w:rPr>
        <w:t>, Fig. S19-S2</w:t>
      </w:r>
      <w:r w:rsidR="0093607F">
        <w:rPr>
          <w:color w:val="000000" w:themeColor="text1"/>
        </w:rPr>
        <w:t>1</w:t>
      </w:r>
      <w:r w:rsidR="0093607F" w:rsidRPr="009F65F5">
        <w:rPr>
          <w:color w:val="000000" w:themeColor="text1"/>
        </w:rPr>
        <w:t>)</w:t>
      </w:r>
      <w:r w:rsidR="0093607F" w:rsidRPr="009F65F5">
        <w:t xml:space="preserve">. </w:t>
      </w:r>
      <w:r w:rsidR="0093607F" w:rsidRPr="009F65F5" w:rsidDel="0093607F">
        <w:t xml:space="preserve"> </w:t>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04A2DA8E"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A75B93" w:rsidRPr="00BE4E99">
        <w:t>1</w:t>
      </w:r>
      <w:r w:rsidR="00C31E56">
        <w:t>4</w:t>
      </w:r>
      <w:r w:rsidR="00C72907" w:rsidRPr="00BE4E99">
        <w:t>%</w:t>
      </w:r>
      <w:r w:rsidR="004A405B">
        <w:t>, in</w:t>
      </w:r>
      <w:r w:rsidR="003B2246" w:rsidRPr="00C038C3">
        <w:t xml:space="preserve"> 1993</w:t>
      </w:r>
      <w:r w:rsidR="00A23F46">
        <w:t>–</w:t>
      </w:r>
      <w:r w:rsidR="009A0368">
        <w:t xml:space="preserve">2019, </w:t>
      </w:r>
      <w:r w:rsidR="004A405B">
        <w:t xml:space="preserve">with </w:t>
      </w:r>
      <w:del w:id="234" w:author="Sean Anderson" w:date="2022-06-08T15:31:00Z">
        <w:r w:rsidR="004A405B" w:rsidDel="00CB58B4">
          <w:delText xml:space="preserve">the majority </w:delText>
        </w:r>
        <w:r w:rsidR="0004344F" w:rsidDel="00CB58B4">
          <w:delText>of</w:delText>
        </w:r>
      </w:del>
      <w:ins w:id="235" w:author="Sean Anderson" w:date="2022-06-08T15:31:00Z">
        <w:r w:rsidR="00CB58B4">
          <w:t>most of</w:t>
        </w:r>
      </w:ins>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 xml:space="preserve">there </w:t>
      </w:r>
      <w:commentRangeStart w:id="236"/>
      <w:r w:rsidR="00A67C3D" w:rsidRPr="00C038C3">
        <w:t>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commentRangeEnd w:id="236"/>
      <w:r w:rsidR="00CB58B4">
        <w:rPr>
          <w:rStyle w:val="CommentReference"/>
        </w:rPr>
        <w:commentReference w:id="236"/>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r w:rsidR="00264C08" w:rsidRPr="00C038C3">
        <w:t>l</w:t>
      </w:r>
      <w:r w:rsidR="004A1AFB">
        <w:t>atent</w:t>
      </w:r>
      <w:r w:rsidR="00264C08" w:rsidRPr="00C038C3">
        <w:t xml:space="preserve"> 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w:t>
      </w:r>
      <w:ins w:id="237" w:author="Sean Anderson" w:date="2022-06-08T15:32:00Z">
        <w:r w:rsidR="00CB58B4">
          <w:t>s</w:t>
        </w:r>
      </w:ins>
      <w:r w:rsidR="00F42FDD">
        <w:t xml:space="preserve"> more variation in </w:t>
      </w:r>
      <w:del w:id="238" w:author="Michele Casini" w:date="2022-05-25T10:05:00Z">
        <w:r w:rsidR="00F42FDD" w:rsidDel="009A60E2">
          <w:delText xml:space="preserve">the </w:delText>
        </w:r>
      </w:del>
      <w:r w:rsidR="00F42FDD">
        <w:t>condition</w:t>
      </w:r>
      <w:del w:id="239" w:author="Michele Casini" w:date="2022-05-25T10:05:00Z">
        <w:r w:rsidR="00F42FDD" w:rsidDel="009A60E2">
          <w:delText xml:space="preserve"> factor</w:delText>
        </w:r>
      </w:del>
      <w:r w:rsidR="00F42FDD">
        <w:t>.</w:t>
      </w:r>
    </w:p>
    <w:p w14:paraId="034EA9E7" w14:textId="5C7C09C2" w:rsidR="00F34832" w:rsidRDefault="00614CE7" w:rsidP="000C5AAF">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465894">
        <w:instrText xml:space="preserve"> ADDIN ZOTERO_ITEM CSL_CITATION {"citationID":"ovqLF5J7","properties":{"formattedCitation":"(60,61)","plainCitation":"(60,6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465894">
        <w:t>(60,61)</w:t>
      </w:r>
      <w:r w:rsidR="00E1658F" w:rsidRPr="00C038C3">
        <w:fldChar w:fldCharType="end"/>
      </w:r>
      <w:r w:rsidR="00E1658F" w:rsidRPr="00C038C3">
        <w:t xml:space="preserve"> </w:t>
      </w:r>
      <w:r w:rsidR="00DC2C15" w:rsidRPr="00C038C3">
        <w:t xml:space="preserve">and indirect </w:t>
      </w:r>
      <w:r w:rsidR="00E1658F" w:rsidRPr="00C038C3">
        <w:fldChar w:fldCharType="begin"/>
      </w:r>
      <w:r w:rsidR="00575F2C">
        <w:instrText xml:space="preserve"> ADDIN ZOTERO_ITEM CSL_CITATION {"citationID":"9e0JKmKk","properties":{"formattedCitation":"(34,39,61,62)","plainCitation":"(34,39,61,62)","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575F2C">
        <w:rPr>
          <w:lang w:val="en-GB"/>
        </w:rPr>
        <w:t>(34,39,61,62)</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354A9D">
        <w:instrText xml:space="preserve"> ADDIN ZOTERO_ITEM CSL_CITATION {"citationID":"B4eX8r3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354A9D">
        <w:t>(21)</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Baltic cod </w:t>
      </w:r>
      <w:r w:rsidR="00AA1739">
        <w:t xml:space="preserve">experienced </w:t>
      </w:r>
      <w:r w:rsidR="00AA1739" w:rsidRPr="00C038C3">
        <w:t xml:space="preserve">oxygen concentrations </w:t>
      </w:r>
      <w:r w:rsidR="00AA1739">
        <w:t>at around 7.2 ml/L on average in 1993 (1</w:t>
      </w:r>
      <w:r w:rsidR="00AA1739" w:rsidRPr="00CB48D5">
        <w:rPr>
          <w:vertAlign w:val="superscript"/>
        </w:rPr>
        <w:t>st</w:t>
      </w:r>
      <w:r w:rsidR="00AA1739">
        <w:t xml:space="preserve"> and 3</w:t>
      </w:r>
      <w:r w:rsidR="00AA1739" w:rsidRPr="00CB48D5">
        <w:rPr>
          <w:vertAlign w:val="superscript"/>
        </w:rPr>
        <w:t>rd</w:t>
      </w:r>
      <w:r w:rsidR="00AA1739">
        <w:t xml:space="preserve"> quartile are 5.8 and 7.7) and </w:t>
      </w:r>
      <w:r w:rsidR="003C26AF" w:rsidRPr="00C038C3">
        <w:t xml:space="preserve">are </w:t>
      </w:r>
      <w:r w:rsidR="00306414" w:rsidRPr="00C038C3">
        <w:t xml:space="preserve">currently </w:t>
      </w:r>
      <w:r w:rsidR="003C26AF" w:rsidRPr="00C038C3">
        <w:t xml:space="preserve">experiencing </w:t>
      </w:r>
      <w:r w:rsidR="00B72DF4" w:rsidRPr="00C038C3">
        <w:t xml:space="preserve">oxygen </w:t>
      </w:r>
      <w:r w:rsidR="00B72DF4" w:rsidRPr="00C038C3">
        <w:lastRenderedPageBreak/>
        <w:t>concentrations</w:t>
      </w:r>
      <w:r w:rsidR="003A6E5B" w:rsidRPr="00C038C3">
        <w:t xml:space="preserve"> at around 6</w:t>
      </w:r>
      <w:r w:rsidR="00B46B72">
        <w:t>.</w:t>
      </w:r>
      <w:r w:rsidR="00BA246A">
        <w:t>3</w:t>
      </w:r>
      <w:r w:rsidR="003A6E5B" w:rsidRPr="00C038C3">
        <w:t xml:space="preserve">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w:t>
      </w:r>
      <w:r w:rsidR="000B5AB9">
        <w:t>3</w:t>
      </w:r>
      <w:r w:rsidR="000B5AB9">
        <w:rPr>
          <w:vertAlign w:val="superscript"/>
        </w:rPr>
        <w:t>rd</w:t>
      </w:r>
      <w:r w:rsidR="00222B20" w:rsidRPr="00C038C3">
        <w:t xml:space="preserve"> </w:t>
      </w:r>
      <w:r w:rsidR="000B5AB9">
        <w:t xml:space="preserve">quartile </w:t>
      </w:r>
      <w:r w:rsidR="00222B20" w:rsidRPr="00C038C3">
        <w:t xml:space="preserve">are </w:t>
      </w:r>
      <w:r w:rsidR="006B1369">
        <w:t>4</w:t>
      </w:r>
      <w:r w:rsidR="00EF46AF" w:rsidRPr="00C038C3">
        <w:t>.</w:t>
      </w:r>
      <w:r w:rsidR="006B1369">
        <w:t>5</w:t>
      </w:r>
      <w:r w:rsidR="00BC140F" w:rsidRPr="00C038C3">
        <w:t xml:space="preserve"> </w:t>
      </w:r>
      <w:r w:rsidR="00EF46AF" w:rsidRPr="00C038C3">
        <w:t>and 7.</w:t>
      </w:r>
      <w:r w:rsidR="006B1369">
        <w:t>2</w:t>
      </w:r>
      <w:r w:rsidR="001645A8" w:rsidRPr="00C038C3">
        <w:t>)</w:t>
      </w:r>
      <w:r w:rsidR="007203E3">
        <w:t>.</w:t>
      </w:r>
      <w:r w:rsidR="00B7115A">
        <w:t xml:space="preserve"> </w:t>
      </w:r>
      <w:r w:rsidR="007203E3">
        <w:t xml:space="preserve">In subdivision 25 </w:t>
      </w:r>
      <w:r w:rsidR="00BD5BFE">
        <w:t xml:space="preserve">(the core area of </w:t>
      </w:r>
      <w:r w:rsidR="00506BCC">
        <w:t>cod</w:t>
      </w:r>
      <w:ins w:id="240" w:author="Michele Casini" w:date="2022-05-25T10:07:00Z">
        <w:r w:rsidR="009A60E2">
          <w:t>,</w:t>
        </w:r>
      </w:ins>
      <w:r w:rsidR="00506BCC">
        <w:t xml:space="preserve"> </w:t>
      </w:r>
      <w:r w:rsidR="00D47666">
        <w:t>currently</w:t>
      </w:r>
      <w:r w:rsidR="00BD5BFE">
        <w:t xml:space="preserve">) </w:t>
      </w:r>
      <w:r w:rsidR="007203E3">
        <w:t>we estimate it to be around 6.5</w:t>
      </w:r>
      <w:r w:rsidR="006A7F67">
        <w:t xml:space="preserve"> </w:t>
      </w:r>
      <w:r w:rsidR="00CD3297">
        <w:t>in 20</w:t>
      </w:r>
      <w:r w:rsidR="00426DC4">
        <w:t>19</w:t>
      </w:r>
      <w:r w:rsidR="00294832">
        <w:t xml:space="preserve"> </w:t>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E71195">
        <w:t xml:space="preserve">4–4.5 </w:t>
      </w:r>
      <w:r w:rsidR="00E71195" w:rsidRPr="00C038C3">
        <w:t xml:space="preserve">ml/L as </w:t>
      </w:r>
      <w:r w:rsidR="00E71195">
        <w:t xml:space="preserve">an </w:t>
      </w:r>
      <w:r w:rsidR="00E71195" w:rsidRPr="00C038C3">
        <w:t>average oxygen concentration</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465894">
        <w:instrText xml:space="preserve"> ADDIN ZOTERO_ITEM CSL_CITATION {"citationID":"FH0e2t6k","properties":{"formattedCitation":"(15,61)","plainCitation":"(15,6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465894">
        <w:t>(15,61)</w:t>
      </w:r>
      <w:r w:rsidR="00E71195" w:rsidRPr="00C038C3">
        <w:fldChar w:fldCharType="end"/>
      </w:r>
      <w:r w:rsidR="00E71195" w:rsidRPr="00C038C3">
        <w:t xml:space="preserve">. </w:t>
      </w:r>
      <w:r w:rsidR="00AD532D" w:rsidRPr="00C038C3">
        <w:t xml:space="preserve">The difference </w:t>
      </w:r>
      <w:r w:rsidR="006355E5" w:rsidRPr="00C038C3">
        <w:t xml:space="preserve">in </w:t>
      </w:r>
      <w:r w:rsidR="00D52F40" w:rsidRPr="00D52F40">
        <w:t xml:space="preserve">our estimate compared to previous studies </w:t>
      </w:r>
      <w:r w:rsidR="001B597C">
        <w:t>is</w:t>
      </w:r>
      <w:r w:rsidR="001B597C" w:rsidRPr="00D52F40">
        <w:t xml:space="preserve"> </w:t>
      </w:r>
      <w:r w:rsidR="00815D22">
        <w:t xml:space="preserve">likely </w:t>
      </w:r>
      <w:r w:rsidR="00D52F40">
        <w:t>because</w:t>
      </w:r>
      <w:ins w:id="241" w:author="Sean Anderson" w:date="2022-06-08T15:32:00Z">
        <w:r w:rsidR="00CB58B4">
          <w:t xml:space="preserve">, </w:t>
        </w:r>
      </w:ins>
      <w:del w:id="242" w:author="Sean Anderson" w:date="2022-06-08T15:32:00Z">
        <w:r w:rsidR="00D52F40" w:rsidDel="00CB58B4">
          <w:delText xml:space="preserve"> </w:delText>
        </w:r>
        <w:r w:rsidR="00D52F40" w:rsidRPr="00D52F40" w:rsidDel="00CB58B4">
          <w:delText>we</w:delText>
        </w:r>
        <w:r w:rsidR="00534B7F" w:rsidDel="00CB58B4">
          <w:delText xml:space="preserve">, </w:delText>
        </w:r>
      </w:del>
      <w:r w:rsidR="00534B7F" w:rsidRPr="007E6CEF">
        <w:t xml:space="preserve">instead of calculating average oxygen at the mean depth of cod, </w:t>
      </w:r>
      <w:ins w:id="243" w:author="Sean Anderson" w:date="2022-06-08T15:32:00Z">
        <w:r w:rsidR="00CB58B4">
          <w:t xml:space="preserve">we </w:t>
        </w:r>
      </w:ins>
      <w:r w:rsidR="00534B7F" w:rsidRPr="007E6CEF">
        <w:t>weight</w:t>
      </w:r>
      <w:r w:rsidR="00534B7F">
        <w:t>ed</w:t>
      </w:r>
      <w:r w:rsidR="00534B7F" w:rsidRPr="007E6CEF">
        <w:t xml:space="preserve"> the </w:t>
      </w:r>
      <w:r w:rsidR="0057345E">
        <w:t xml:space="preserve">sea bottom </w:t>
      </w:r>
      <w:r w:rsidR="00534B7F" w:rsidRPr="007E6CEF">
        <w:t>oxygen in the environment</w:t>
      </w:r>
      <w:r w:rsidR="00725AAA">
        <w:t xml:space="preserve"> (from the </w:t>
      </w:r>
      <w:r w:rsidR="00725AAA" w:rsidRPr="00C038C3">
        <w:t>ocean model NEMO-Nordic-SCOBI</w:t>
      </w:r>
      <w:r w:rsidR="00725AAA">
        <w:t>)</w:t>
      </w:r>
      <w:r w:rsidR="00534B7F">
        <w:t xml:space="preserve"> by </w:t>
      </w:r>
      <w:r w:rsidR="00534B7F" w:rsidRPr="00C038C3">
        <w:t xml:space="preserve">the predicted densities from the </w:t>
      </w:r>
      <w:r w:rsidR="00A44D34">
        <w:t xml:space="preserve">cod </w:t>
      </w:r>
      <w:r w:rsidR="00534B7F" w:rsidRPr="00C038C3">
        <w:t>density model.</w:t>
      </w:r>
      <w:r w:rsidR="00534B7F">
        <w:t xml:space="preserve"> </w:t>
      </w:r>
      <w:commentRangeStart w:id="244"/>
      <w:r w:rsidR="00534B7F">
        <w:t>Hence, our</w:t>
      </w:r>
      <w:r w:rsidR="00534B7F" w:rsidRPr="00C038C3">
        <w:t xml:space="preserve"> </w:t>
      </w:r>
      <w:r w:rsidR="00534B7F">
        <w:t xml:space="preserve">approach overcomes the issue that </w:t>
      </w:r>
      <w:r w:rsidR="00534B7F" w:rsidRPr="00C038C3">
        <w:t>oxygen concentrations span a large range for any given depth</w:t>
      </w:r>
      <w:r w:rsidR="00436ED9">
        <w:t xml:space="preserve"> and avoids the assumptions that cod </w:t>
      </w:r>
      <w:r w:rsidR="004E704A">
        <w:t xml:space="preserve">depth </w:t>
      </w:r>
      <w:r w:rsidR="00436ED9">
        <w:t>occup</w:t>
      </w:r>
      <w:r w:rsidR="004E704A">
        <w:t>ancy is independent</w:t>
      </w:r>
      <w:r w:rsidR="00436ED9">
        <w:t xml:space="preserve"> of </w:t>
      </w:r>
      <w:del w:id="245" w:author="Sean Anderson" w:date="2022-06-08T15:33:00Z">
        <w:r w:rsidR="00436ED9" w:rsidDel="00CB58B4">
          <w:delText xml:space="preserve">the </w:delText>
        </w:r>
      </w:del>
      <w:r w:rsidR="00436ED9">
        <w:t>oxygen concentration</w:t>
      </w:r>
      <w:commentRangeEnd w:id="244"/>
      <w:r w:rsidR="00CB58B4">
        <w:rPr>
          <w:rStyle w:val="CommentReference"/>
        </w:rPr>
        <w:commentReference w:id="244"/>
      </w:r>
      <w:r w:rsidR="00534B7F" w:rsidRPr="00C038C3">
        <w:t>.</w:t>
      </w:r>
      <w:r w:rsidR="003167C4">
        <w:t xml:space="preserve"> </w:t>
      </w:r>
      <w:del w:id="246" w:author="Max Lindmark" w:date="2022-05-26T15:24:00Z">
        <w:r w:rsidR="00DF4061" w:rsidDel="000C5AAF">
          <w:fldChar w:fldCharType="begin"/>
        </w:r>
        <w:r w:rsidR="00736189" w:rsidDel="000C5AAF">
          <w:delInstrText xml:space="preserve"> ADDIN ZOTERO_ITEM CSL_CITATION {"citationID":"WxVyABBW","properties":{"formattedCitation":"(62)","plainCitation":"(6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r w:rsidR="00DF4061" w:rsidDel="000C5AAF">
          <w:fldChar w:fldCharType="separate"/>
        </w:r>
        <w:r w:rsidR="00736189" w:rsidDel="000C5AAF">
          <w:rPr>
            <w:noProof/>
          </w:rPr>
          <w:delText>(62)</w:delText>
        </w:r>
        <w:r w:rsidR="00DF4061" w:rsidDel="000C5AAF">
          <w:fldChar w:fldCharType="end"/>
        </w:r>
      </w:del>
      <w:ins w:id="247" w:author="Max Lindmark" w:date="2022-05-26T15:24:00Z">
        <w:r w:rsidR="000C5AAF">
          <w:t xml:space="preserve">The importance of accounting for the spatial distribution of cod also becomes evident in subdivision 25, where the oxygen trends in the environment are stable, as in </w:t>
        </w:r>
        <w:r w:rsidR="000C5AAF">
          <w:fldChar w:fldCharType="begin"/>
        </w:r>
      </w:ins>
      <w:r w:rsidR="00575F2C">
        <w:instrText xml:space="preserve"> ADDIN ZOTERO_ITEM CSL_CITATION {"citationID":"WxVyABBW","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ins w:id="248" w:author="Max Lindmark" w:date="2022-05-26T15:24:00Z">
        <w:r w:rsidR="000C5AAF">
          <w:fldChar w:fldCharType="separate"/>
        </w:r>
      </w:ins>
      <w:r w:rsidR="00575F2C">
        <w:rPr>
          <w:noProof/>
        </w:rPr>
        <w:t>(63)</w:t>
      </w:r>
      <w:ins w:id="249" w:author="Max Lindmark" w:date="2022-05-26T15:24:00Z">
        <w:r w:rsidR="000C5AAF">
          <w:fldChar w:fldCharType="end"/>
        </w:r>
        <w:r w:rsidR="000C5AAF">
          <w:t>, but the experienced oxygen by cod declined (</w:t>
        </w:r>
        <w:r w:rsidR="000C5AAF" w:rsidRPr="00C038C3">
          <w:rPr>
            <w:i/>
            <w:iCs/>
          </w:rPr>
          <w:t>SI Appendix</w:t>
        </w:r>
        <w:r w:rsidR="000C5AAF">
          <w:rPr>
            <w:i/>
            <w:iCs/>
          </w:rPr>
          <w:t>,</w:t>
        </w:r>
        <w:r w:rsidR="000C5AAF">
          <w:t xml:space="preserve"> Fig. S19).</w:t>
        </w:r>
      </w:ins>
    </w:p>
    <w:p w14:paraId="60C58254" w14:textId="411ECCFB" w:rsidR="00506BCC" w:rsidRDefault="003E2249" w:rsidP="00552801">
      <w:pPr>
        <w:spacing w:line="480" w:lineRule="auto"/>
        <w:ind w:firstLine="284"/>
        <w:contextualSpacing/>
        <w:mirrorIndents/>
        <w:jc w:val="both"/>
      </w:pPr>
      <w:ins w:id="250" w:author="Max Lindmark" w:date="2022-05-19T19:49:00Z">
        <w:r>
          <w:t>In an experiment by</w:t>
        </w:r>
        <w:r w:rsidR="00C16B65">
          <w:t xml:space="preserve"> </w:t>
        </w:r>
      </w:ins>
      <w:ins w:id="251" w:author="Max Lindmark" w:date="2022-05-19T19:50:00Z">
        <w:r w:rsidR="00C16B65">
          <w:t xml:space="preserve">Chabot &amp; </w:t>
        </w:r>
        <w:proofErr w:type="spellStart"/>
        <w:r w:rsidR="00C16B65">
          <w:t>Dutil</w:t>
        </w:r>
      </w:ins>
      <w:proofErr w:type="spellEnd"/>
      <w:ins w:id="252" w:author="Max Lindmark" w:date="2022-05-19T19:49:00Z">
        <w:r w:rsidR="005745D5">
          <w:t xml:space="preserve"> </w:t>
        </w:r>
      </w:ins>
      <w:r w:rsidR="00C16B65">
        <w:fldChar w:fldCharType="begin"/>
      </w:r>
      <w:r w:rsidR="00C16B65">
        <w:instrText xml:space="preserve"> ADDIN ZOTERO_ITEM CSL_CITATION {"citationID":"73aD6XpZ","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C16B65">
        <w:rPr>
          <w:noProof/>
        </w:rPr>
        <w:t>(21)</w:t>
      </w:r>
      <w:r w:rsidR="00C16B65">
        <w:fldChar w:fldCharType="end"/>
      </w:r>
      <w:ins w:id="253" w:author="Max Lindmark" w:date="2022-05-19T19:50:00Z">
        <w:r w:rsidR="00C16B65">
          <w:t xml:space="preserve">, </w:t>
        </w:r>
      </w:ins>
      <w:ins w:id="254" w:author="Max Lindmark" w:date="2022-05-19T19:48:00Z">
        <w:r w:rsidR="000E1FA2">
          <w:t>5</w:t>
        </w:r>
      </w:ins>
      <w:del w:id="255" w:author="Max Lindmark" w:date="2022-05-19T19:48:00Z">
        <w:r w:rsidR="00BD5BFE" w:rsidRPr="00C038C3" w:rsidDel="000E1FA2">
          <w:delText>4.</w:delText>
        </w:r>
        <w:r w:rsidR="00BD5BFE" w:rsidDel="000E1FA2">
          <w:delText>3</w:delText>
        </w:r>
        <w:r w:rsidR="00BD5BFE" w:rsidRPr="00C038C3" w:rsidDel="000E1FA2">
          <w:delText xml:space="preserve"> </w:delText>
        </w:r>
      </w:del>
      <w:ins w:id="256" w:author="Max Lindmark" w:date="2022-05-19T19:48:00Z">
        <w:r w:rsidR="001D4BDC">
          <w:t xml:space="preserve"> </w:t>
        </w:r>
      </w:ins>
      <w:r w:rsidR="00BD5BFE" w:rsidRPr="00C038C3">
        <w:t>ml/L</w:t>
      </w:r>
      <w:ins w:id="257" w:author="Max Lindmark" w:date="2022-05-19T19:50:00Z">
        <w:r w:rsidR="00C16B65">
          <w:t xml:space="preserve"> </w:t>
        </w:r>
        <w:commentRangeStart w:id="258"/>
        <w:r w:rsidR="00C16B65">
          <w:t>(converted from 73% O</w:t>
        </w:r>
        <w:r w:rsidR="00C16B65" w:rsidRPr="00C16B65">
          <w:rPr>
            <w:vertAlign w:val="subscript"/>
            <w:rPrChange w:id="259" w:author="Max Lindmark" w:date="2022-05-19T19:50:00Z">
              <w:rPr/>
            </w:rPrChange>
          </w:rPr>
          <w:t>2</w:t>
        </w:r>
        <w:r w:rsidR="00C16B65">
          <w:t xml:space="preserve"> sa</w:t>
        </w:r>
      </w:ins>
      <w:ins w:id="260" w:author="Max Lindmark" w:date="2022-05-19T19:51:00Z">
        <w:r w:rsidR="00C16B65">
          <w:t>turation at 10</w:t>
        </w:r>
      </w:ins>
      <m:oMath>
        <m:r>
          <w:ins w:id="261" w:author="Max Lindmark" w:date="2022-05-19T19:51:00Z">
            <w:rPr>
              <w:rFonts w:ascii="Cambria Math" w:hAnsi="Cambria Math"/>
            </w:rPr>
            <m:t>℃</m:t>
          </w:ins>
        </m:r>
      </m:oMath>
      <w:ins w:id="262" w:author="Max Lindmark" w:date="2022-05-19T19:54:00Z">
        <w:r w:rsidR="008365F2">
          <w:t xml:space="preserve">, </w:t>
        </w:r>
      </w:ins>
      <w:ins w:id="263" w:author="Max Lindmark" w:date="2022-05-19T19:51:00Z">
        <w:r w:rsidR="0078001C">
          <w:t>28</w:t>
        </w:r>
      </w:ins>
      <m:oMath>
        <m:r>
          <w:ins w:id="264" w:author="Max Lindmark" w:date="2022-05-19T19:53:00Z">
            <w:rPr>
              <w:rFonts w:ascii="Cambria Math" w:hAnsi="Cambria Math"/>
            </w:rPr>
            <m:t>‰</m:t>
          </w:ins>
        </m:r>
      </m:oMath>
      <w:ins w:id="265" w:author="Max Lindmark" w:date="2022-05-19T19:54:00Z">
        <w:r w:rsidR="00A75027">
          <w:t xml:space="preserve">, and </w:t>
        </w:r>
        <w:r w:rsidR="00A75027" w:rsidRPr="00A75027">
          <w:t>1013</w:t>
        </w:r>
      </w:ins>
      <w:ins w:id="266" w:author="Max Lindmark" w:date="2022-05-19T19:56:00Z">
        <w:r w:rsidR="005C0B63">
          <w:t>.</w:t>
        </w:r>
      </w:ins>
      <w:ins w:id="267" w:author="Max Lindmark" w:date="2022-05-19T19:54:00Z">
        <w:r w:rsidR="00A75027" w:rsidRPr="00A75027">
          <w:t>25</w:t>
        </w:r>
        <w:r w:rsidR="00A75027">
          <w:t xml:space="preserve"> </w:t>
        </w:r>
      </w:ins>
      <m:oMath>
        <m:r>
          <w:ins w:id="268" w:author="Max Lindmark" w:date="2022-05-19T19:54:00Z">
            <m:rPr>
              <m:sty m:val="p"/>
            </m:rPr>
            <w:rPr>
              <w:rFonts w:ascii="Cambria Math" w:hAnsi="Cambria Math"/>
            </w:rPr>
            <m:t>hPa</m:t>
          </w:ins>
        </m:r>
      </m:oMath>
      <w:ins w:id="269" w:author="Max Lindmark" w:date="2022-05-19T19:54:00Z">
        <w:r w:rsidR="00294E75">
          <w:rPr>
            <w:iCs/>
          </w:rPr>
          <w:t>)</w:t>
        </w:r>
      </w:ins>
      <w:commentRangeEnd w:id="258"/>
      <w:ins w:id="270" w:author="Max Lindmark" w:date="2022-05-19T19:56:00Z">
        <w:r w:rsidR="005C0B63">
          <w:rPr>
            <w:rStyle w:val="CommentReference"/>
          </w:rPr>
          <w:commentReference w:id="258"/>
        </w:r>
        <w:r w:rsidR="00B272C4">
          <w:rPr>
            <w:iCs/>
          </w:rPr>
          <w:t xml:space="preserve"> </w:t>
        </w:r>
        <w:r w:rsidR="00A81DAC">
          <w:rPr>
            <w:iCs/>
          </w:rPr>
          <w:t xml:space="preserve">was estimated to be a </w:t>
        </w:r>
        <w:r w:rsidR="00A81DAC">
          <w:t xml:space="preserve">critical value </w:t>
        </w:r>
      </w:ins>
      <w:ins w:id="271" w:author="Max Lindmark" w:date="2022-05-19T19:57:00Z">
        <w:r w:rsidR="00B67DA8">
          <w:t xml:space="preserve">concentration beyond which </w:t>
        </w:r>
      </w:ins>
      <w:ins w:id="272" w:author="Max Lindmark" w:date="2022-05-19T19:56:00Z">
        <w:r w:rsidR="00A81DAC">
          <w:t xml:space="preserve">negative </w:t>
        </w:r>
      </w:ins>
      <w:ins w:id="273" w:author="Max Lindmark" w:date="2022-05-19T19:57:00Z">
        <w:r w:rsidR="00B67DA8">
          <w:t xml:space="preserve">effects on </w:t>
        </w:r>
      </w:ins>
      <w:ins w:id="274" w:author="Max Lindmark" w:date="2022-05-19T19:56:00Z">
        <w:r w:rsidR="00A81DAC">
          <w:t xml:space="preserve">growth and condition </w:t>
        </w:r>
      </w:ins>
      <w:ins w:id="275" w:author="Max Lindmark" w:date="2022-05-19T19:57:00Z">
        <w:r w:rsidR="00B55D94">
          <w:t>were observed</w:t>
        </w:r>
      </w:ins>
      <w:del w:id="276" w:author="Max Lindmark" w:date="2022-05-19T19:53:00Z">
        <w:r w:rsidR="00F93F69" w:rsidDel="00F93F69">
          <w:rPr>
            <w:b/>
            <w:bCs/>
          </w:rPr>
          <w:delText xml:space="preserve"> </w:delText>
        </w:r>
      </w:del>
      <w:del w:id="277" w:author="Max Lindmark" w:date="2022-05-19T19:55:00Z">
        <w:r w:rsidR="00BD5BFE" w:rsidRPr="00C038C3" w:rsidDel="00D332D4">
          <w:delText xml:space="preserve"> has been proposed as a threshold for negative but sub-lethal physiological impacts, including, but not limited to, reduced feeding rates </w:delText>
        </w:r>
      </w:del>
      <w:del w:id="278" w:author="Max Lindmark" w:date="2022-05-19T19:57:00Z">
        <w:r w:rsidR="00BD5BFE" w:rsidRPr="00C038C3" w:rsidDel="00243CB1">
          <w:fldChar w:fldCharType="begin"/>
        </w:r>
        <w:r w:rsidR="00354A9D" w:rsidDel="00243CB1">
          <w:delInstrText xml:space="preserve"> ADDIN ZOTERO_ITEM CSL_CITATION {"citationID":"58wejy4q","properties":{"formattedCitation":"(21,23)","plainCitation":"(21,23)","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delInstrText>
        </w:r>
        <w:r w:rsidR="00BD5BFE" w:rsidRPr="00C038C3" w:rsidDel="00243CB1">
          <w:fldChar w:fldCharType="separate"/>
        </w:r>
        <w:r w:rsidR="00354A9D" w:rsidDel="00243CB1">
          <w:rPr>
            <w:lang w:val="en-GB"/>
          </w:rPr>
          <w:delText>(21,23)</w:delText>
        </w:r>
        <w:r w:rsidR="00BD5BFE" w:rsidRPr="00C038C3" w:rsidDel="00243CB1">
          <w:fldChar w:fldCharType="end"/>
        </w:r>
      </w:del>
      <w:r w:rsidR="00BD5BFE" w:rsidRPr="00C038C3">
        <w:t>.</w:t>
      </w:r>
      <w:ins w:id="279" w:author="Max Lindmark" w:date="2022-05-19T19:57:00Z">
        <w:r w:rsidR="00AD5E5B">
          <w:t xml:space="preserve"> </w:t>
        </w:r>
        <w:commentRangeStart w:id="280"/>
        <w:commentRangeStart w:id="281"/>
        <w:r w:rsidR="00AD5E5B">
          <w:t xml:space="preserve">This value is </w:t>
        </w:r>
      </w:ins>
      <w:ins w:id="282" w:author="Max Lindmark" w:date="2022-05-19T20:28:00Z">
        <w:r w:rsidR="00CA3F39">
          <w:t xml:space="preserve">higher than a meta-analytic estimate </w:t>
        </w:r>
        <w:r w:rsidR="006556D3">
          <w:t xml:space="preserve">of </w:t>
        </w:r>
      </w:ins>
      <w:ins w:id="283" w:author="Max Lindmark" w:date="2022-05-19T20:31:00Z">
        <w:r w:rsidR="00C93132">
          <w:t xml:space="preserve">a threshold at </w:t>
        </w:r>
      </w:ins>
      <w:ins w:id="284" w:author="Max Lindmark" w:date="2022-05-19T20:30:00Z">
        <w:r w:rsidR="00437E56">
          <w:t>3.15 ml/L</w:t>
        </w:r>
      </w:ins>
      <w:ins w:id="285" w:author="Max Lindmark" w:date="2022-05-19T20:31:00Z">
        <w:r w:rsidR="00C93132">
          <w:t xml:space="preserve">, below which </w:t>
        </w:r>
      </w:ins>
      <w:ins w:id="286" w:author="Max Lindmark" w:date="2022-05-19T20:28:00Z">
        <w:r w:rsidR="006556D3">
          <w:t xml:space="preserve">negative effects </w:t>
        </w:r>
      </w:ins>
      <w:ins w:id="287" w:author="Max Lindmark" w:date="2022-05-19T20:31:00Z">
        <w:r w:rsidR="00C93132">
          <w:t xml:space="preserve">on fish growth occur </w:t>
        </w:r>
      </w:ins>
      <w:r w:rsidR="00437E56">
        <w:fldChar w:fldCharType="begin"/>
      </w:r>
      <w:r w:rsidR="00437E56">
        <w:instrText xml:space="preserve"> ADDIN ZOTERO_ITEM CSL_CITATION {"citationID":"2FUBuU9V","properties":{"formattedCitation":"(23)","plainCitation":"(23)","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fldChar w:fldCharType="separate"/>
      </w:r>
      <w:r w:rsidR="00437E56">
        <w:rPr>
          <w:noProof/>
        </w:rPr>
        <w:t>(23)</w:t>
      </w:r>
      <w:r w:rsidR="00437E56">
        <w:fldChar w:fldCharType="end"/>
      </w:r>
      <w:commentRangeEnd w:id="280"/>
      <w:r w:rsidR="009A60E2">
        <w:rPr>
          <w:rStyle w:val="CommentReference"/>
        </w:rPr>
        <w:commentReference w:id="280"/>
      </w:r>
      <w:commentRangeEnd w:id="281"/>
      <w:r w:rsidR="00BE0153">
        <w:rPr>
          <w:rStyle w:val="CommentReference"/>
        </w:rPr>
        <w:commentReference w:id="281"/>
      </w:r>
      <w:del w:id="288" w:author="Max Lindmark" w:date="2022-05-19T20:28:00Z">
        <w:r w:rsidR="00BD5BFE" w:rsidRPr="00C038C3" w:rsidDel="006556D3">
          <w:delText xml:space="preserve"> </w:delText>
        </w:r>
      </w:del>
      <w:ins w:id="289" w:author="Max Lindmark" w:date="2022-05-26T14:59:00Z">
        <w:r w:rsidR="009D2BB1">
          <w:t xml:space="preserve">. </w:t>
        </w:r>
      </w:ins>
      <w:ins w:id="290" w:author="Michele Casini" w:date="2022-05-25T10:43:00Z">
        <w:del w:id="291" w:author="Max Lindmark" w:date="2022-05-26T14:59:00Z">
          <w:r w:rsidR="00D843B5" w:rsidRPr="00013764" w:rsidDel="009D2BB1">
            <w:rPr>
              <w:highlight w:val="yellow"/>
              <w:rPrChange w:id="292" w:author="Max Lindmark" w:date="2022-05-26T15:03:00Z">
                <w:rPr/>
              </w:rPrChange>
            </w:rPr>
            <w:delText>,</w:delText>
          </w:r>
        </w:del>
        <w:del w:id="293" w:author="Max Lindmark" w:date="2022-05-26T15:40:00Z">
          <w:r w:rsidR="00D843B5" w:rsidRPr="00013764" w:rsidDel="00575F2C">
            <w:rPr>
              <w:highlight w:val="yellow"/>
              <w:rPrChange w:id="294" w:author="Max Lindmark" w:date="2022-05-26T15:03:00Z">
                <w:rPr/>
              </w:rPrChange>
            </w:rPr>
            <w:delText xml:space="preserve"> while other studies indicate sub-lethal effects already below ~ </w:delText>
          </w:r>
          <w:commentRangeStart w:id="295"/>
          <w:r w:rsidR="00D843B5" w:rsidRPr="00013764" w:rsidDel="00575F2C">
            <w:rPr>
              <w:highlight w:val="yellow"/>
              <w:rPrChange w:id="296" w:author="Max Lindmark" w:date="2022-05-26T15:03:00Z">
                <w:rPr/>
              </w:rPrChange>
            </w:rPr>
            <w:delText>10.2 mg</w:delText>
          </w:r>
        </w:del>
      </w:ins>
      <w:ins w:id="297" w:author="Michele Casini" w:date="2022-05-25T10:44:00Z">
        <w:del w:id="298" w:author="Max Lindmark" w:date="2022-05-26T15:40:00Z">
          <w:r w:rsidR="00D843B5" w:rsidRPr="00013764" w:rsidDel="00575F2C">
            <w:rPr>
              <w:highlight w:val="yellow"/>
              <w:rPrChange w:id="299" w:author="Max Lindmark" w:date="2022-05-26T15:03:00Z">
                <w:rPr/>
              </w:rPrChange>
            </w:rPr>
            <w:delText xml:space="preserve">/l </w:delText>
          </w:r>
        </w:del>
      </w:ins>
      <w:commentRangeEnd w:id="295"/>
      <w:ins w:id="300" w:author="Michele Casini" w:date="2022-05-26T10:17:00Z">
        <w:del w:id="301" w:author="Max Lindmark" w:date="2022-05-26T15:40:00Z">
          <w:r w:rsidR="00273D85" w:rsidRPr="00013764" w:rsidDel="00575F2C">
            <w:rPr>
              <w:rStyle w:val="CommentReference"/>
              <w:highlight w:val="yellow"/>
              <w:rPrChange w:id="302" w:author="Max Lindmark" w:date="2022-05-26T15:03:00Z">
                <w:rPr>
                  <w:rStyle w:val="CommentReference"/>
                </w:rPr>
              </w:rPrChange>
            </w:rPr>
            <w:commentReference w:id="295"/>
          </w:r>
        </w:del>
      </w:ins>
      <w:ins w:id="303" w:author="Michele Casini" w:date="2022-05-25T10:44:00Z">
        <w:del w:id="304" w:author="Max Lindmark" w:date="2022-05-26T15:40:00Z">
          <w:r w:rsidR="00D843B5" w:rsidRPr="00013764" w:rsidDel="00575F2C">
            <w:rPr>
              <w:highlight w:val="yellow"/>
              <w:rPrChange w:id="305" w:author="Max Lindmark" w:date="2022-05-26T15:03:00Z">
                <w:rPr/>
              </w:rPrChange>
            </w:rPr>
            <w:delText>(</w:delText>
          </w:r>
          <w:commentRangeStart w:id="306"/>
          <w:r w:rsidR="00D843B5" w:rsidRPr="00013764" w:rsidDel="00575F2C">
            <w:rPr>
              <w:highlight w:val="yellow"/>
              <w:rPrChange w:id="307" w:author="Max Lindmark" w:date="2022-05-26T15:03:00Z">
                <w:rPr/>
              </w:rPrChange>
            </w:rPr>
            <w:delText>….</w:delText>
          </w:r>
          <w:commentRangeEnd w:id="306"/>
          <w:r w:rsidR="00D843B5" w:rsidRPr="00013764" w:rsidDel="00575F2C">
            <w:rPr>
              <w:rStyle w:val="CommentReference"/>
              <w:highlight w:val="yellow"/>
              <w:rPrChange w:id="308" w:author="Max Lindmark" w:date="2022-05-26T15:03:00Z">
                <w:rPr>
                  <w:rStyle w:val="CommentReference"/>
                </w:rPr>
              </w:rPrChange>
            </w:rPr>
            <w:commentReference w:id="306"/>
          </w:r>
          <w:r w:rsidR="00D843B5" w:rsidRPr="00013764" w:rsidDel="00575F2C">
            <w:rPr>
              <w:highlight w:val="yellow"/>
              <w:rPrChange w:id="309" w:author="Max Lindmark" w:date="2022-05-26T15:03:00Z">
                <w:rPr/>
              </w:rPrChange>
            </w:rPr>
            <w:delText>)</w:delText>
          </w:r>
        </w:del>
      </w:ins>
      <w:r w:rsidR="00BD5BFE">
        <w:t xml:space="preserve">Despite the median oxygen concentrations experienced by the population in our study </w:t>
      </w:r>
      <w:ins w:id="310" w:author="Sean Anderson" w:date="2022-06-08T15:34:00Z">
        <w:r w:rsidR="00CB58B4">
          <w:t>being</w:t>
        </w:r>
      </w:ins>
      <w:del w:id="311" w:author="Sean Anderson" w:date="2022-06-08T15:34:00Z">
        <w:r w:rsidR="00BD5BFE" w:rsidDel="00CB58B4">
          <w:delText>is</w:delText>
        </w:r>
      </w:del>
      <w:r w:rsidR="00BD5BFE">
        <w:t xml:space="preserve"> above </w:t>
      </w:r>
      <w:del w:id="312" w:author="Michele Casini" w:date="2022-05-25T10:58:00Z">
        <w:r w:rsidR="00BD5BFE" w:rsidDel="00B97118">
          <w:delText xml:space="preserve">this </w:delText>
        </w:r>
      </w:del>
      <w:ins w:id="313" w:author="Max Lindmark" w:date="2022-05-19T20:31:00Z">
        <w:del w:id="314" w:author="Michele Casini" w:date="2022-05-25T10:58:00Z">
          <w:r w:rsidR="003A556E" w:rsidDel="00B97118">
            <w:delText xml:space="preserve">likely </w:delText>
          </w:r>
        </w:del>
      </w:ins>
      <w:ins w:id="315" w:author="Michele Casini" w:date="2022-05-25T10:58:00Z">
        <w:r w:rsidR="00B97118">
          <w:t>the</w:t>
        </w:r>
      </w:ins>
      <w:ins w:id="316" w:author="Max Lindmark" w:date="2022-05-26T15:42:00Z">
        <w:r w:rsidR="00E60B3A">
          <w:t>se</w:t>
        </w:r>
      </w:ins>
      <w:ins w:id="317" w:author="Michele Casini" w:date="2022-05-25T10:58:00Z">
        <w:r w:rsidR="00B97118">
          <w:t xml:space="preserve"> </w:t>
        </w:r>
      </w:ins>
      <w:r w:rsidR="00BD5BFE">
        <w:t>threshold</w:t>
      </w:r>
      <w:ins w:id="318" w:author="Max Lindmark" w:date="2022-05-19T20:31:00Z">
        <w:r w:rsidR="003A556E">
          <w:t>s for negative effects</w:t>
        </w:r>
      </w:ins>
      <w:ins w:id="319" w:author="Michele Casini" w:date="2022-05-25T10:58:00Z">
        <w:r w:rsidR="00B97118">
          <w:t xml:space="preserve"> </w:t>
        </w:r>
      </w:ins>
      <w:ins w:id="320" w:author="Max Lindmark" w:date="2022-05-26T15:01:00Z">
        <w:r w:rsidR="00013764">
          <w:t>on growth and condition</w:t>
        </w:r>
      </w:ins>
      <w:ins w:id="321" w:author="Michele Casini" w:date="2022-05-25T10:58:00Z">
        <w:del w:id="322" w:author="Max Lindmark" w:date="2022-05-26T15:01:00Z">
          <w:r w:rsidR="00B97118" w:rsidDel="00013764">
            <w:delText xml:space="preserve">suggested in </w:delText>
          </w:r>
        </w:del>
      </w:ins>
      <w:ins w:id="323" w:author="Michele Casini" w:date="2022-05-26T11:00:00Z">
        <w:del w:id="324" w:author="Max Lindmark" w:date="2022-05-26T15:01:00Z">
          <w:r w:rsidR="00FB53C5" w:rsidDel="00013764">
            <w:delText xml:space="preserve">some </w:delText>
          </w:r>
        </w:del>
      </w:ins>
      <w:ins w:id="325" w:author="Michele Casini" w:date="2022-05-25T10:58:00Z">
        <w:del w:id="326" w:author="Max Lindmark" w:date="2022-05-26T15:01:00Z">
          <w:r w:rsidR="00B97118" w:rsidDel="00013764">
            <w:delText>literature</w:delText>
          </w:r>
        </w:del>
      </w:ins>
      <w:r w:rsidR="00BD5BFE">
        <w:t xml:space="preserve">, </w:t>
      </w:r>
      <w:r w:rsidR="00BD5BFE" w:rsidRPr="00C038C3">
        <w:t>we still find a positive effect of oxygen</w:t>
      </w:r>
      <w:r w:rsidR="00BD5BFE">
        <w:t xml:space="preserve">, in line with previous studies showing that exposure to low-oxygen areas is associated with low condition </w:t>
      </w:r>
      <w:del w:id="327" w:author="Max Lindmark" w:date="2022-05-19T20:31:00Z">
        <w:r w:rsidR="00293A46" w:rsidRPr="00FF0653" w:rsidDel="00D03D55">
          <w:delText xml:space="preserve"> </w:delText>
        </w:r>
      </w:del>
      <w:r w:rsidR="00FF0653">
        <w:rPr>
          <w:lang w:val="sv-SE"/>
        </w:rPr>
        <w:fldChar w:fldCharType="begin"/>
      </w:r>
      <w:r w:rsidR="00465894">
        <w:instrText xml:space="preserve"> ADDIN ZOTERO_ITEM CSL_CITATION {"citationID":"s1T7JyF6","properties":{"formattedCitation":"(15,60)","plainCitation":"(15,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465894">
        <w:rPr>
          <w:lang w:val="en-GB"/>
        </w:rPr>
        <w:t>(15,60)</w:t>
      </w:r>
      <w:r w:rsidR="00FF0653">
        <w:rPr>
          <w:lang w:val="sv-SE"/>
        </w:rPr>
        <w:fldChar w:fldCharType="end"/>
      </w:r>
      <w:r w:rsidR="00FF0653">
        <w:t xml:space="preserve">. </w:t>
      </w:r>
      <w:r w:rsidR="00552B39" w:rsidRPr="00CB48D5">
        <w:t xml:space="preserve">However, we can only speculate if this is due to higher oxygen being correlated with richer habitats that feature higher food availability, or if there are direct physiological impacts at a lower threshold in the wild. The effect of oxygen could also be larger for small cod (i.e., a higher threshold), that currently dominate the Baltic population, as discussed in </w:t>
      </w:r>
      <w:proofErr w:type="spellStart"/>
      <w:r w:rsidR="00552B39" w:rsidRPr="00CB48D5">
        <w:t>Casini</w:t>
      </w:r>
      <w:proofErr w:type="spellEnd"/>
      <w:r w:rsidR="00552B39" w:rsidRPr="00CB48D5">
        <w:t xml:space="preserve"> </w:t>
      </w:r>
      <w:r w:rsidR="00552B39" w:rsidRPr="00CB48D5">
        <w:rPr>
          <w:i/>
          <w:iCs/>
        </w:rPr>
        <w:t>et al</w:t>
      </w:r>
      <w:r w:rsidR="00552B39" w:rsidRPr="00CB48D5">
        <w:t xml:space="preserve">. (2021). </w:t>
      </w:r>
      <w:commentRangeStart w:id="328"/>
      <w:ins w:id="329" w:author="Michele Casini" w:date="2022-05-26T10:46:00Z">
        <w:del w:id="330" w:author="Max Lindmark" w:date="2022-05-26T15:01:00Z">
          <w:r w:rsidR="00D83DA7" w:rsidDel="00013764">
            <w:delText>On the other hand, i</w:delText>
          </w:r>
        </w:del>
      </w:ins>
      <w:ins w:id="331" w:author="Michele Casini" w:date="2022-05-26T10:45:00Z">
        <w:del w:id="332" w:author="Max Lindmark" w:date="2022-05-26T15:01:00Z">
          <w:r w:rsidR="006202DB" w:rsidDel="00013764">
            <w:delText xml:space="preserve">f the threshold for negative effects is higher, as instead suggested </w:delText>
          </w:r>
        </w:del>
      </w:ins>
      <w:ins w:id="333" w:author="Michele Casini" w:date="2022-05-26T11:00:00Z">
        <w:del w:id="334" w:author="Max Lindmark" w:date="2022-05-26T15:01:00Z">
          <w:r w:rsidR="00FB53C5" w:rsidDel="00013764">
            <w:delText>in</w:delText>
          </w:r>
        </w:del>
      </w:ins>
      <w:ins w:id="335" w:author="Michele Casini" w:date="2022-05-26T10:45:00Z">
        <w:del w:id="336" w:author="Max Lindmark" w:date="2022-05-26T15:01:00Z">
          <w:r w:rsidR="006202DB" w:rsidDel="00013764">
            <w:delText xml:space="preserve"> other literature, this</w:delText>
          </w:r>
          <w:r w:rsidR="00BD72F7" w:rsidDel="00013764">
            <w:delText xml:space="preserve"> could explain the generalized decline in cod condition over the </w:delText>
          </w:r>
        </w:del>
      </w:ins>
      <w:ins w:id="337" w:author="Michele Casini" w:date="2022-05-26T10:46:00Z">
        <w:del w:id="338" w:author="Max Lindmark" w:date="2022-05-26T15:01:00Z">
          <w:r w:rsidR="00BD72F7" w:rsidDel="00013764">
            <w:delText>whole south-eastern Baltic Sea.</w:delText>
          </w:r>
        </w:del>
      </w:ins>
      <w:commentRangeEnd w:id="328"/>
      <w:r w:rsidR="00F13EA1">
        <w:rPr>
          <w:rStyle w:val="CommentReference"/>
        </w:rPr>
        <w:commentReference w:id="328"/>
      </w:r>
    </w:p>
    <w:p w14:paraId="4BCC2276" w14:textId="192FB434" w:rsidR="001B273E" w:rsidRPr="00C038C3" w:rsidRDefault="00552B39" w:rsidP="001B273E">
      <w:pPr>
        <w:spacing w:line="480" w:lineRule="auto"/>
        <w:ind w:firstLine="284"/>
        <w:contextualSpacing/>
        <w:mirrorIndents/>
        <w:jc w:val="both"/>
      </w:pPr>
      <w:del w:id="339" w:author="Max Lindmark" w:date="2022-05-26T15:25:00Z">
        <w:r w:rsidRPr="00CB48D5" w:rsidDel="000C5AAF">
          <w:lastRenderedPageBreak/>
          <w:delText>However, despite this positive association</w:delText>
        </w:r>
        <w:r w:rsidR="00506BCC" w:rsidDel="000C5AAF">
          <w:delText xml:space="preserve"> between oxygen experienced and condition</w:delText>
        </w:r>
        <w:r w:rsidRPr="00CB48D5" w:rsidDel="000C5AAF">
          <w:delText xml:space="preserve">, the trends per subdivision are mixed. For instance, the experienced oxygen concentrations were stable in subdivision 27 and 28, despite declines in in the environment (Fig. S19-S20). By contrast, the oxygen in the environment was </w:delText>
        </w:r>
        <w:r w:rsidR="00BD5BFE" w:rsidDel="000C5AAF">
          <w:delText xml:space="preserve">more </w:delText>
        </w:r>
        <w:r w:rsidRPr="00CB48D5" w:rsidDel="000C5AAF">
          <w:delText>stable in subdivision 25</w:delText>
        </w:r>
        <w:r w:rsidR="00CB48D5" w:rsidDel="000C5AAF">
          <w:delText xml:space="preserve">. </w:delText>
        </w:r>
        <w:r w:rsidRPr="00CB48D5" w:rsidDel="000C5AAF">
          <w:delText xml:space="preserve">However, when </w:delText>
        </w:r>
        <w:r w:rsidR="00FF0653" w:rsidRPr="00FF0653" w:rsidDel="000C5AAF">
          <w:delText>considering</w:delText>
        </w:r>
        <w:r w:rsidRPr="00CB48D5" w:rsidDel="000C5AAF">
          <w:delText xml:space="preserve"> changes in the distribution of cod, the oxygen concentration experience</w:delText>
        </w:r>
        <w:r w:rsidR="00BD5BFE" w:rsidDel="000C5AAF">
          <w:delText>d</w:delText>
        </w:r>
        <w:r w:rsidRPr="00CB48D5" w:rsidDel="000C5AAF">
          <w:delText xml:space="preserve"> by cod in subdivision 25 decline</w:delText>
        </w:r>
        <w:r w:rsidR="001779ED" w:rsidDel="000C5AAF">
          <w:delText>d</w:delText>
        </w:r>
        <w:r w:rsidRPr="00CB48D5" w:rsidDel="000C5AAF">
          <w:delText xml:space="preserve"> with 1.5 ml/L over the study period</w:delText>
        </w:r>
        <w:r w:rsidR="00BD5BFE" w:rsidDel="000C5AAF">
          <w:delText xml:space="preserve">, </w:delText>
        </w:r>
        <w:r w:rsidR="00CA0747" w:rsidDel="000C5AAF">
          <w:delText>partly</w:delText>
        </w:r>
        <w:r w:rsidR="00506BCC" w:rsidDel="000C5AAF">
          <w:delText xml:space="preserve"> due to the fact</w:delText>
        </w:r>
        <w:r w:rsidR="00BD5BFE" w:rsidDel="000C5AAF">
          <w:delText xml:space="preserve"> </w:delText>
        </w:r>
        <w:r w:rsidR="00506BCC" w:rsidRPr="00506BCC" w:rsidDel="000C5AAF">
          <w:delText>that</w:delText>
        </w:r>
        <w:r w:rsidR="00BD5BFE" w:rsidRPr="00506BCC" w:rsidDel="000C5AAF">
          <w:delText xml:space="preserve"> cod moved to deeper waters, as found in Casini </w:delText>
        </w:r>
        <w:r w:rsidR="00BD5BFE" w:rsidRPr="00506BCC" w:rsidDel="000C5AAF">
          <w:rPr>
            <w:i/>
            <w:iCs/>
          </w:rPr>
          <w:delText>et al.</w:delText>
        </w:r>
        <w:r w:rsidR="00BD5BFE" w:rsidRPr="00506BCC" w:rsidDel="000C5AAF">
          <w:delText xml:space="preserve"> </w:delText>
        </w:r>
        <w:r w:rsidR="00BD5BFE" w:rsidRPr="001779ED" w:rsidDel="000C5AAF">
          <w:fldChar w:fldCharType="begin"/>
        </w:r>
        <w:r w:rsidR="00736189" w:rsidDel="000C5AAF">
          <w:delInstrText xml:space="preserve"> ADDIN ZOTERO_ITEM CSL_CITATION {"citationID":"vWYWD48m","properties":{"formattedCitation":"(63)","plainCitation":"(63)","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delInstrText>
        </w:r>
        <w:r w:rsidR="00BD5BFE" w:rsidRPr="001779ED" w:rsidDel="000C5AAF">
          <w:fldChar w:fldCharType="separate"/>
        </w:r>
        <w:r w:rsidR="00736189" w:rsidDel="000C5AAF">
          <w:rPr>
            <w:noProof/>
          </w:rPr>
          <w:delText>(63)</w:delText>
        </w:r>
        <w:r w:rsidR="00BD5BFE" w:rsidRPr="001779ED" w:rsidDel="000C5AAF">
          <w:fldChar w:fldCharType="end"/>
        </w:r>
        <w:r w:rsidRPr="001779ED" w:rsidDel="000C5AAF">
          <w:delText xml:space="preserve">. This highlights the need to incorporate changes in the distribution when assessing changes in the environmental conditions </w:delText>
        </w:r>
        <w:r w:rsidR="00506BCC" w:rsidDel="000C5AAF">
          <w:delText xml:space="preserve">that </w:delText>
        </w:r>
        <w:r w:rsidRPr="001779ED" w:rsidDel="000C5AAF">
          <w:delText xml:space="preserve">cod experience. </w:delText>
        </w:r>
      </w:del>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habitat contraction caused by the expansion of </w:t>
      </w:r>
      <w:r w:rsidR="005E3A64" w:rsidRPr="00C038C3">
        <w:t>“dead zones”</w:t>
      </w:r>
      <w:r w:rsidR="00C34435">
        <w:t xml:space="preserve"> avoided by cod</w:t>
      </w:r>
      <w:r w:rsidR="0087118F">
        <w:t xml:space="preserve"> </w:t>
      </w:r>
      <w:r w:rsidR="002B4F9A" w:rsidRPr="00C038C3">
        <w:fldChar w:fldCharType="begin"/>
      </w:r>
      <w:r w:rsidR="00575F2C">
        <w:instrText xml:space="preserve"> ADDIN ZOTERO_ITEM CSL_CITATION {"citationID":"U6k13WPq","properties":{"formattedCitation":"(14,15,33,64)","plainCitation":"(14,15,33,6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575F2C">
        <w:rPr>
          <w:lang w:val="en-GB"/>
        </w:rPr>
        <w:t>(14,15,33,64)</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w:t>
      </w:r>
      <w:proofErr w:type="spellStart"/>
      <w:r w:rsidR="005954A0" w:rsidRPr="00C038C3">
        <w:rPr>
          <w:i/>
        </w:rPr>
        <w:t>entomon</w:t>
      </w:r>
      <w:proofErr w:type="spellEnd"/>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7A03D6">
        <w:t xml:space="preserve">, </w:t>
      </w:r>
      <w:del w:id="340" w:author="Max Lindmark" w:date="2022-05-26T15:32:00Z">
        <w:r w:rsidR="00A71C5E" w:rsidDel="00CF5928">
          <w:delText xml:space="preserve">also </w:delText>
        </w:r>
      </w:del>
      <w:r w:rsidR="007A03D6">
        <w:t>in line with</w:t>
      </w:r>
      <w:r w:rsidR="00C17F3B">
        <w:t xml:space="preserve"> </w:t>
      </w:r>
      <w:del w:id="341" w:author="Max Lindmark" w:date="2022-05-26T15:25:00Z">
        <w:r w:rsidR="00C17F3B" w:rsidDel="000C5AAF">
          <w:delText>predictions</w:delText>
        </w:r>
        <w:r w:rsidR="007A03D6" w:rsidDel="000C5AAF">
          <w:delText xml:space="preserve"> </w:delText>
        </w:r>
      </w:del>
      <w:ins w:id="342" w:author="Max Lindmark" w:date="2022-05-26T15:25:00Z">
        <w:r w:rsidR="000C5AAF">
          <w:t xml:space="preserve">previous studies </w:t>
        </w:r>
      </w:ins>
      <w:ins w:id="343" w:author="Max Lindmark" w:date="2022-05-26T15:26:00Z">
        <w:r w:rsidR="000C5AAF">
          <w:t>finding density dependence effects on growth</w:t>
        </w:r>
      </w:ins>
      <w:ins w:id="344" w:author="Max Lindmark" w:date="2022-05-26T15:25:00Z">
        <w:r w:rsidR="000C5AAF">
          <w:t xml:space="preserve"> </w:t>
        </w:r>
      </w:ins>
      <w:r w:rsidR="007C63B8" w:rsidRPr="00C038C3">
        <w:fldChar w:fldCharType="begin"/>
      </w:r>
      <w:r w:rsidR="00575F2C">
        <w:instrText xml:space="preserve"> ADDIN ZOTERO_ITEM CSL_CITATION {"citationID":"BSMruUZ4","properties":{"formattedCitation":"(65)","plainCitation":"(65)","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575F2C">
        <w:t>(65)</w:t>
      </w:r>
      <w:r w:rsidR="007C63B8" w:rsidRPr="00C038C3">
        <w:fldChar w:fldCharType="end"/>
      </w:r>
      <w:r w:rsidR="008B7DC4">
        <w:t xml:space="preserve">, </w:t>
      </w:r>
      <w:r w:rsidR="006F3F3D">
        <w:t xml:space="preserve">though the effect is </w:t>
      </w:r>
      <w:r w:rsidR="00C17F3B">
        <w:t xml:space="preserve">uncertain and </w:t>
      </w:r>
      <w:r w:rsidR="00A07EEE">
        <w:t xml:space="preserve">very </w:t>
      </w:r>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w:t>
      </w:r>
      <w:ins w:id="345" w:author="Max Lindmark" w:date="2022-05-26T15:31:00Z">
        <w:r w:rsidR="00CF5928">
          <w:t xml:space="preserve">However, </w:t>
        </w:r>
        <w:r w:rsidR="00CF5928" w:rsidRPr="00C038C3">
          <w:t>biomass density is not a direct measure of competition; areas with higher densities of cod and flounder could simply also have more food</w:t>
        </w:r>
        <w:r w:rsidR="00CF5928">
          <w:t xml:space="preserve">. It could also be because the biomass of both cod and flounder have been at relatively low levels during the past three decades from a historical perspective </w:t>
        </w:r>
        <w:r w:rsidR="00CF5928">
          <w:fldChar w:fldCharType="begin"/>
        </w:r>
      </w:ins>
      <w:r w:rsidR="00575F2C">
        <w:instrText xml:space="preserve"> ADDIN ZOTERO_ITEM CSL_CITATION {"citationID":"tl2X0AU6","properties":{"formattedCitation":"(66)","plainCitation":"(66)","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ins w:id="346" w:author="Max Lindmark" w:date="2022-05-26T15:31:00Z">
        <w:r w:rsidR="00CF5928">
          <w:fldChar w:fldCharType="separate"/>
        </w:r>
      </w:ins>
      <w:r w:rsidR="00575F2C">
        <w:rPr>
          <w:lang w:val="en-GB"/>
        </w:rPr>
        <w:t>(66)</w:t>
      </w:r>
      <w:ins w:id="347" w:author="Max Lindmark" w:date="2022-05-26T15:31:00Z">
        <w:r w:rsidR="00CF5928">
          <w:fldChar w:fldCharType="end"/>
        </w:r>
        <w:r w:rsidR="00CF5928">
          <w:t xml:space="preserve">. </w:t>
        </w:r>
      </w:ins>
      <w:r w:rsidR="00DE2A29">
        <w:t xml:space="preserve">The effect of </w:t>
      </w:r>
      <w:r w:rsidR="00DE2A29" w:rsidRPr="00F65414">
        <w:rPr>
          <w:i/>
        </w:rPr>
        <w:t xml:space="preserve">S. </w:t>
      </w:r>
      <w:proofErr w:type="spellStart"/>
      <w:r w:rsidR="00DE2A29" w:rsidRPr="00F65414">
        <w:rPr>
          <w:i/>
        </w:rPr>
        <w:t>entomon</w:t>
      </w:r>
      <w:proofErr w:type="spellEnd"/>
      <w:r w:rsidR="00DE2A29">
        <w:rPr>
          <w:iCs/>
        </w:rPr>
        <w:t xml:space="preserve"> was positive, but uncertain and </w:t>
      </w:r>
      <w:del w:id="348" w:author="Sean Anderson" w:date="2022-06-08T15:36:00Z">
        <w:r w:rsidR="003F0E2B" w:rsidDel="00CB58B4">
          <w:rPr>
            <w:iCs/>
          </w:rPr>
          <w:delText xml:space="preserve">very </w:delText>
        </w:r>
        <w:r w:rsidR="00A23D20" w:rsidDel="00CB58B4">
          <w:rPr>
            <w:iCs/>
          </w:rPr>
          <w:delText>minor</w:delText>
        </w:r>
      </w:del>
      <w:ins w:id="349" w:author="Sean Anderson" w:date="2022-06-08T15:36:00Z">
        <w:r w:rsidR="00CB58B4">
          <w:rPr>
            <w:iCs/>
          </w:rPr>
          <w:t>small in magnitude</w:t>
        </w:r>
      </w:ins>
      <w:r w:rsidR="00DE2A29">
        <w:rPr>
          <w:iCs/>
        </w:rPr>
        <w:t>.</w:t>
      </w:r>
      <w:r w:rsidR="007A03D6">
        <w:t xml:space="preserve"> </w:t>
      </w:r>
      <w:r w:rsidR="00F6786B">
        <w:t>Th</w:t>
      </w:r>
      <w:ins w:id="350" w:author="Max Lindmark" w:date="2022-05-26T15:29:00Z">
        <w:r w:rsidR="00F03166">
          <w:t xml:space="preserve">is </w:t>
        </w:r>
      </w:ins>
      <w:ins w:id="351" w:author="Max Lindmark" w:date="2022-05-26T15:30:00Z">
        <w:r w:rsidR="00F03166">
          <w:t xml:space="preserve">lack of effect </w:t>
        </w:r>
      </w:ins>
      <w:del w:id="352" w:author="Max Lindmark" w:date="2022-05-26T15:29:00Z">
        <w:r w:rsidR="00F6786B" w:rsidDel="00F03166">
          <w:delText>e</w:delText>
        </w:r>
      </w:del>
      <w:del w:id="353" w:author="Max Lindmark" w:date="2022-05-26T15:27:00Z">
        <w:r w:rsidR="0010008E" w:rsidDel="00806986">
          <w:delText>se</w:delText>
        </w:r>
      </w:del>
      <w:del w:id="354" w:author="Max Lindmark" w:date="2022-05-26T15:30:00Z">
        <w:r w:rsidR="00F6786B" w:rsidDel="00F03166">
          <w:delText xml:space="preserve"> lack of clear signals of competition </w:delText>
        </w:r>
      </w:del>
      <w:ins w:id="355" w:author="Max Lindmark" w:date="2022-05-26T15:30:00Z">
        <w:r w:rsidR="00F03166">
          <w:t xml:space="preserve">could be due to benthic food availability not changing dramatically over the time period in the southern Baltic Sea, as shown in </w:t>
        </w:r>
        <w:proofErr w:type="spellStart"/>
        <w:r w:rsidR="00F03166">
          <w:t>Svedäng</w:t>
        </w:r>
        <w:proofErr w:type="spellEnd"/>
        <w:r w:rsidR="00F03166">
          <w:t xml:space="preserve"> et al.</w:t>
        </w:r>
      </w:ins>
      <w:ins w:id="356" w:author="Max Lindmark" w:date="2022-05-26T15:31:00Z">
        <w:r w:rsidR="00F03166">
          <w:t xml:space="preserve"> </w:t>
        </w:r>
      </w:ins>
      <w:r w:rsidR="00600B9A">
        <w:fldChar w:fldCharType="begin"/>
      </w:r>
      <w:r w:rsidR="00575F2C">
        <w:instrText xml:space="preserve"> ADDIN ZOTERO_ITEM CSL_CITATION {"citationID":"Xvgvcr1n","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575F2C">
        <w:rPr>
          <w:noProof/>
        </w:rPr>
        <w:t>(63)</w:t>
      </w:r>
      <w:r w:rsidR="00600B9A">
        <w:fldChar w:fldCharType="end"/>
      </w:r>
      <w:ins w:id="357" w:author="Max Lindmark" w:date="2022-05-26T15:27:00Z">
        <w:r w:rsidR="005602D0">
          <w:t xml:space="preserve">. </w:t>
        </w:r>
      </w:ins>
      <w:del w:id="358" w:author="Max Lindmark" w:date="2022-05-26T15:31:00Z">
        <w:r w:rsidR="00C52FD9" w:rsidDel="00AF5089">
          <w:delText xml:space="preserve">could be because </w:delText>
        </w:r>
        <w:r w:rsidR="00147955" w:rsidRPr="00C038C3" w:rsidDel="00CF5928">
          <w:delText xml:space="preserve">biomass </w:delText>
        </w:r>
        <w:r w:rsidR="005E6576" w:rsidRPr="00C038C3" w:rsidDel="00CF5928">
          <w:delText xml:space="preserve">density </w:delText>
        </w:r>
        <w:r w:rsidR="00221B59" w:rsidRPr="00C038C3" w:rsidDel="00CF5928">
          <w:delText>i</w:delText>
        </w:r>
        <w:r w:rsidR="00FB5D2E" w:rsidRPr="00C038C3" w:rsidDel="00CF5928">
          <w:delText xml:space="preserve">s not </w:delText>
        </w:r>
        <w:r w:rsidR="007E162F" w:rsidRPr="00C038C3" w:rsidDel="00CF5928">
          <w:delText xml:space="preserve">a direct measure of </w:delText>
        </w:r>
        <w:r w:rsidR="000A5D56" w:rsidRPr="00C038C3" w:rsidDel="00CF5928">
          <w:delText>competition</w:delText>
        </w:r>
        <w:r w:rsidR="003536E3" w:rsidRPr="00C038C3" w:rsidDel="00CF5928">
          <w:delText>; areas with higher densities of cod and flounder could simply also have more food</w:delText>
        </w:r>
        <w:r w:rsidR="00FB15D8" w:rsidDel="00CF5928">
          <w:delText xml:space="preserve">. </w:delText>
        </w:r>
        <w:r w:rsidR="005F24FB" w:rsidDel="00CF5928">
          <w:delText xml:space="preserve">It could also be because the biomass of both cod and flounder </w:delText>
        </w:r>
        <w:r w:rsidR="001C3838" w:rsidDel="00CF5928">
          <w:delText xml:space="preserve">have been </w:delText>
        </w:r>
        <w:r w:rsidR="005F24FB" w:rsidDel="00CF5928">
          <w:delText xml:space="preserve">at relatively low levels </w:delText>
        </w:r>
        <w:r w:rsidR="001C3838" w:rsidDel="00CF5928">
          <w:delText xml:space="preserve">during the past three decades </w:delText>
        </w:r>
        <w:r w:rsidR="005F24FB" w:rsidDel="00CF5928">
          <w:delText xml:space="preserve">from a historical perspective </w:delText>
        </w:r>
        <w:r w:rsidR="005F24FB" w:rsidDel="00CF5928">
          <w:fldChar w:fldCharType="begin"/>
        </w:r>
        <w:r w:rsidR="00600B9A" w:rsidDel="00CF5928">
          <w:delInstrText xml:space="preserve"> ADDIN ZOTERO_ITEM CSL_CITATION {"citationID":"tl2X0AU6","properties":{"formattedCitation":"(65)","plainCitation":"(65)","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delInstrText>
        </w:r>
        <w:r w:rsidR="005F24FB" w:rsidDel="00CF5928">
          <w:fldChar w:fldCharType="separate"/>
        </w:r>
        <w:r w:rsidR="00600B9A" w:rsidDel="00CF5928">
          <w:rPr>
            <w:lang w:val="en-GB"/>
          </w:rPr>
          <w:delText>(65)</w:delText>
        </w:r>
        <w:r w:rsidR="005F24FB" w:rsidDel="00CF5928">
          <w:fldChar w:fldCharType="end"/>
        </w:r>
        <w:r w:rsidR="00B3742D" w:rsidDel="00CF5928">
          <w:delText>.</w:delText>
        </w:r>
      </w:del>
    </w:p>
    <w:p w14:paraId="155BA261" w14:textId="2E1ECAFA"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575F2C">
        <w:instrText xml:space="preserve"> ADDIN ZOTERO_ITEM CSL_CITATION {"citationID":"MFikyO4b","properties":{"formattedCitation":"(14,34,67)","plainCitation":"(14,34,67)","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575F2C">
        <w:rPr>
          <w:lang w:val="en-GB"/>
        </w:rPr>
        <w:t>(14,34,67)</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sprat has been most abundant in subdivision 28, while cod biomass in </w:t>
      </w:r>
      <w:r w:rsidR="0052642F">
        <w:t xml:space="preserve">subdivisions </w:t>
      </w:r>
      <w:r w:rsidR="00F77110">
        <w:t xml:space="preserve">27 and 28 </w:t>
      </w:r>
      <w:r w:rsidR="004B471B">
        <w:t>has</w:t>
      </w:r>
      <w:r w:rsidR="00F77110">
        <w:t xml:space="preserve"> been very low during the study period,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lastRenderedPageBreak/>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2CFA3734"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commentRangeStart w:id="359"/>
      <w:r w:rsidR="00BC1E01">
        <w:t>analyzed</w:t>
      </w:r>
      <w:r w:rsidR="00A7317C">
        <w:t xml:space="preserve"> for the first time in a common framework</w:t>
      </w:r>
      <w:r w:rsidR="006449D3">
        <w:t xml:space="preserve"> using individual-level data</w:t>
      </w:r>
      <w:r w:rsidR="00A7317C">
        <w:t>,</w:t>
      </w:r>
      <w:commentRangeEnd w:id="359"/>
      <w:r w:rsidR="00F02537">
        <w:rPr>
          <w:rStyle w:val="CommentReference"/>
        </w:rPr>
        <w:commentReference w:id="359"/>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5D659D">
        <w:t xml:space="preserve">T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time period,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354A9D">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354A9D">
        <w:rPr>
          <w:noProof/>
        </w:rPr>
        <w:t>(2)</w:t>
      </w:r>
      <w:r w:rsidR="00506BCC">
        <w:fldChar w:fldCharType="end"/>
      </w:r>
      <w:ins w:id="360" w:author="Michele Casini" w:date="2022-05-25T10:37:00Z">
        <w:r w:rsidR="005352F2">
          <w:t>)</w:t>
        </w:r>
      </w:ins>
      <w:r w:rsidR="00320A2D" w:rsidRPr="00320A2D">
        <w:t xml:space="preserve">, </w:t>
      </w:r>
      <w:r w:rsidR="00651DF4">
        <w:t xml:space="preserve">or using </w:t>
      </w:r>
      <w:r w:rsidR="00DE6DC2">
        <w:t>“life-time recorders”</w:t>
      </w:r>
      <w:r w:rsidR="00651DF4">
        <w:t xml:space="preserve"> such as otoliths</w:t>
      </w:r>
      <w:r w:rsidR="003F5ABA">
        <w:t xml:space="preserve"> </w:t>
      </w:r>
      <w:ins w:id="361" w:author="Michele Casini" w:date="2022-05-26T10:49:00Z">
        <w:r w:rsidR="0077380B">
          <w:t xml:space="preserve">as done in Limburg and </w:t>
        </w:r>
        <w:proofErr w:type="spellStart"/>
        <w:r w:rsidR="0077380B">
          <w:t>Casini</w:t>
        </w:r>
        <w:proofErr w:type="spellEnd"/>
        <w:r w:rsidR="0077380B">
          <w:t xml:space="preserve"> </w:t>
        </w:r>
      </w:ins>
      <w:r w:rsidR="00A226A3">
        <w:fldChar w:fldCharType="begin"/>
      </w:r>
      <w:r w:rsidR="00465894">
        <w:instrText xml:space="preserve"> ADDIN ZOTERO_ITEM CSL_CITATION {"citationID":"TG14MLva","properties":{"formattedCitation":"(60)","plainCitation":"(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465894">
        <w:rPr>
          <w:noProof/>
        </w:rPr>
        <w:t>(60)</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r w:rsidR="003210C1">
        <w:t xml:space="preserve">time-varying intercepts and </w:t>
      </w:r>
      <w:r w:rsidR="005D659D">
        <w:t>spatial and spatiotemporal terms) in the models suggest</w:t>
      </w:r>
      <w:r w:rsidR="00742CA5">
        <w:t>s</w:t>
      </w:r>
      <w:r w:rsidR="005D659D">
        <w:t xml:space="preserve"> that other factors, not </w:t>
      </w:r>
      <w:r w:rsidR="00D44245">
        <w:t xml:space="preserve">explicitly </w:t>
      </w:r>
      <w:r w:rsidR="005D659D">
        <w:t>included in our analyses, can also play an important role in the decline of cod condition during the past three decades</w:t>
      </w:r>
      <w:r w:rsidR="008D519F">
        <w:t xml:space="preserve">. </w:t>
      </w:r>
      <w:r w:rsidR="004670D0">
        <w:t>I</w:t>
      </w:r>
      <w:r w:rsidR="005F3C73" w:rsidRPr="00C038C3">
        <w:t xml:space="preserve">t is </w:t>
      </w:r>
      <w:r w:rsidR="00BB3AAF">
        <w:t xml:space="preserve">also </w:t>
      </w:r>
      <w:r w:rsidR="005F3C73" w:rsidRPr="00C038C3">
        <w:t xml:space="preserve">possible </w:t>
      </w:r>
      <w:r w:rsidR="00D75806">
        <w:t xml:space="preserve">that </w:t>
      </w:r>
      <w:r w:rsidR="00730525" w:rsidRPr="00C038C3">
        <w:t xml:space="preserve">the mechanisms that </w:t>
      </w:r>
      <w:r w:rsidR="00FD557F">
        <w:t>initiated</w:t>
      </w:r>
      <w:r w:rsidR="00FD557F" w:rsidRPr="00C038C3">
        <w:t xml:space="preserve"> </w:t>
      </w:r>
      <w:r w:rsidR="00DD6E5F" w:rsidRPr="00C038C3">
        <w:t xml:space="preserve">the </w:t>
      </w:r>
      <w:r w:rsidR="00FD557F">
        <w:t xml:space="preserve">body condition </w:t>
      </w:r>
      <w:r w:rsidR="00DD6E5F" w:rsidRPr="00C038C3">
        <w:t xml:space="preserve">decline </w:t>
      </w:r>
      <w:r w:rsidR="00FD557F">
        <w:t>are not the same</w:t>
      </w:r>
      <w:r w:rsidR="00DD6E5F" w:rsidRPr="00C038C3">
        <w:t xml:space="preserve"> ones that </w:t>
      </w:r>
      <w:r w:rsidR="00A66E7D" w:rsidRPr="00C038C3">
        <w:t xml:space="preserve">have kept cod in a poor physiological state </w:t>
      </w:r>
      <w:r w:rsidR="009C2876" w:rsidRPr="00C038C3">
        <w:t>in the last 1</w:t>
      </w:r>
      <w:r w:rsidR="001B7754">
        <w:t>0</w:t>
      </w:r>
      <w:r w:rsidR="009C2876" w:rsidRPr="00C038C3">
        <w:t xml:space="preserve"> years</w:t>
      </w:r>
      <w:r w:rsidR="009C3AEC">
        <w:t xml:space="preserve"> </w:t>
      </w:r>
      <w:r w:rsidR="009C3AEC">
        <w:fldChar w:fldCharType="begin"/>
      </w:r>
      <w:r w:rsidR="00575F2C">
        <w:instrText xml:space="preserve"> ADDIN ZOTERO_ITEM CSL_CITATION {"citationID":"Wv4A4aG9","properties":{"formattedCitation":"(66)","plainCitation":"(66)","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fldChar w:fldCharType="separate"/>
      </w:r>
      <w:r w:rsidR="00575F2C">
        <w:rPr>
          <w:lang w:val="en-GB"/>
        </w:rPr>
        <w:t>(66)</w:t>
      </w:r>
      <w:r w:rsidR="009C3AEC">
        <w:fldChar w:fldCharType="end"/>
      </w:r>
      <w:r w:rsidR="00443036">
        <w:t>.</w:t>
      </w:r>
      <w:r w:rsidR="00505E52">
        <w:t xml:space="preserve"> </w:t>
      </w:r>
      <w:r w:rsidR="009F7EEC">
        <w:t>Liver p</w:t>
      </w:r>
      <w:r w:rsidR="00505E52">
        <w:t>arasites are for instance numerous now, but likely did not cause the decline</w:t>
      </w:r>
      <w:r w:rsidR="008C2DF9">
        <w:t xml:space="preserve"> </w:t>
      </w:r>
      <w:r w:rsidR="00976AD7">
        <w:fldChar w:fldCharType="begin"/>
      </w:r>
      <w:r w:rsidR="00575F2C">
        <w:instrText xml:space="preserve"> ADDIN ZOTERO_ITEM CSL_CITATION {"citationID":"cNqp2e2a","properties":{"formattedCitation":"(68)","plainCitation":"(68)","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575F2C">
        <w:rPr>
          <w:lang w:val="en-GB"/>
        </w:rPr>
        <w:t>(68)</w:t>
      </w:r>
      <w:r w:rsidR="00976AD7">
        <w:fldChar w:fldCharType="end"/>
      </w:r>
      <w:r w:rsidR="00200412">
        <w:t xml:space="preserve">. </w:t>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354A9D">
        <w:instrText xml:space="preserve"> ADDIN ZOTERO_ITEM CSL_CITATION {"citationID":"BC9hl7RP","properties":{"formattedCitation":"(31)","plainCitation":"(31)","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354A9D">
        <w:rPr>
          <w:noProof/>
        </w:rPr>
        <w:t>(31)</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575F2C">
        <w:instrText xml:space="preserve"> ADDIN ZOTERO_ITEM CSL_CITATION {"citationID":"2fHrpl7J","properties":{"formattedCitation":"(69)","plainCitation":"(69)","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575F2C">
        <w:t>(69)</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del w:id="362" w:author="Michele Casini" w:date="2022-05-25T10:38:00Z">
        <w:r w:rsidR="0003561D" w:rsidRPr="00C038C3" w:rsidDel="005352F2">
          <w:delText xml:space="preserve">determining </w:delText>
        </w:r>
      </w:del>
      <w:ins w:id="363" w:author="Michele Casini" w:date="2022-05-25T10:38:00Z">
        <w:r w:rsidR="005352F2">
          <w:t>affecting</w:t>
        </w:r>
        <w:r w:rsidR="005352F2" w:rsidRPr="00C038C3">
          <w:t xml:space="preserve"> </w:t>
        </w:r>
      </w:ins>
      <w:r w:rsidR="0003561D" w:rsidRPr="00C038C3">
        <w:t xml:space="preserve">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r w:rsidR="0099190C" w:rsidRPr="00C038C3">
        <w:t xml:space="preserve">helpful </w:t>
      </w:r>
      <w:r w:rsidR="00AA2FA1">
        <w:t>modelling discussion</w:t>
      </w:r>
      <w:r w:rsidR="00401B29" w:rsidRPr="00C038C3">
        <w:t xml:space="preserve">, </w:t>
      </w:r>
      <w:r w:rsidR="00701230" w:rsidRPr="00701230">
        <w:t xml:space="preserve">Hagen Radtk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5"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364" w:name="_jwygf3u2rl9s" w:colFirst="0" w:colLast="0"/>
      <w:bookmarkEnd w:id="364"/>
      <w:commentRangeStart w:id="365"/>
      <w:r w:rsidRPr="00C038C3">
        <w:rPr>
          <w:b/>
          <w:sz w:val="28"/>
          <w:szCs w:val="28"/>
        </w:rPr>
        <w:t xml:space="preserve">Literature </w:t>
      </w:r>
      <w:commentRangeEnd w:id="365"/>
      <w:r w:rsidR="00CF2D06">
        <w:rPr>
          <w:rStyle w:val="CommentReference"/>
        </w:rPr>
        <w:commentReference w:id="365"/>
      </w:r>
      <w:r w:rsidRPr="00C038C3">
        <w:rPr>
          <w:b/>
          <w:sz w:val="28"/>
          <w:szCs w:val="28"/>
        </w:rPr>
        <w:t>cited</w:t>
      </w:r>
    </w:p>
    <w:p w14:paraId="3ACA6E41" w14:textId="77777777" w:rsidR="00575F2C" w:rsidRPr="00575F2C" w:rsidRDefault="00C70AF8" w:rsidP="00575F2C">
      <w:pPr>
        <w:pStyle w:val="Bibliography"/>
        <w:rPr>
          <w:lang w:val="en-GB"/>
        </w:rPr>
      </w:pPr>
      <w:r>
        <w:rPr>
          <w:lang w:val="en-GB"/>
        </w:rPr>
        <w:t xml:space="preserve"> </w:t>
      </w:r>
      <w:r w:rsidR="00732E9B">
        <w:rPr>
          <w:lang w:val="en-GB"/>
        </w:rPr>
        <w:fldChar w:fldCharType="begin"/>
      </w:r>
      <w:r w:rsidR="00354A9D">
        <w:rPr>
          <w:lang w:val="en-GB"/>
        </w:rPr>
        <w:instrText xml:space="preserve"> ADDIN ZOTERO_BIBL {"uncited":[],"omitted":[],"custom":[]} CSL_BIBLIOGRAPHY </w:instrText>
      </w:r>
      <w:r w:rsidR="00732E9B">
        <w:rPr>
          <w:lang w:val="en-GB"/>
        </w:rPr>
        <w:fldChar w:fldCharType="separate"/>
      </w:r>
      <w:r w:rsidR="00575F2C" w:rsidRPr="00575F2C">
        <w:rPr>
          <w:lang w:val="en-GB"/>
        </w:rPr>
        <w:t xml:space="preserve">1. </w:t>
      </w:r>
      <w:r w:rsidR="00575F2C" w:rsidRPr="00575F2C">
        <w:rPr>
          <w:lang w:val="en-GB"/>
        </w:rPr>
        <w:tab/>
        <w:t xml:space="preserve">Nash R, Valencia A, Geffen A. The origin of fulton’s condition factor : Setting the record straight. Fisheries. 2006;31(5):236–8. </w:t>
      </w:r>
    </w:p>
    <w:p w14:paraId="02F4834E" w14:textId="77777777" w:rsidR="00575F2C" w:rsidRPr="00575F2C" w:rsidRDefault="00575F2C" w:rsidP="00575F2C">
      <w:pPr>
        <w:pStyle w:val="Bibliography"/>
        <w:rPr>
          <w:lang w:val="en-GB"/>
        </w:rPr>
      </w:pPr>
      <w:r w:rsidRPr="00575F2C">
        <w:rPr>
          <w:lang w:val="en-GB"/>
        </w:rPr>
        <w:t xml:space="preserve">2. </w:t>
      </w:r>
      <w:r w:rsidRPr="00575F2C">
        <w:rPr>
          <w:lang w:val="en-GB"/>
        </w:rPr>
        <w:tab/>
        <w:t xml:space="preserve">Thorson JT. Spatio-temporal variation in fish condition is not consistently explained by density, temperature, or season for California Current groundfishes. Marine Ecology Progress Series. 2015 Apr 22;526:101–12. </w:t>
      </w:r>
    </w:p>
    <w:p w14:paraId="795DEE4C" w14:textId="77777777" w:rsidR="00575F2C" w:rsidRPr="00575F2C" w:rsidRDefault="00575F2C" w:rsidP="00575F2C">
      <w:pPr>
        <w:pStyle w:val="Bibliography"/>
        <w:rPr>
          <w:lang w:val="en-GB"/>
        </w:rPr>
      </w:pPr>
      <w:r w:rsidRPr="00575F2C">
        <w:rPr>
          <w:lang w:val="en-GB"/>
        </w:rPr>
        <w:lastRenderedPageBreak/>
        <w:t xml:space="preserve">3. </w:t>
      </w:r>
      <w:r w:rsidRPr="00575F2C">
        <w:rPr>
          <w:lang w:val="en-GB"/>
        </w:rPr>
        <w:tab/>
        <w:t xml:space="preserve">Morgan MJ, Rideout RM, Colbourne EB. Impact of environmental temperature on Atlantic cod Gadus morhua energy allocation to growth, condition and reproduction. Marine Ecology Progress Series. 2010 Apr 8;404:185–95. </w:t>
      </w:r>
    </w:p>
    <w:p w14:paraId="238BC4D6" w14:textId="77777777" w:rsidR="00575F2C" w:rsidRPr="00575F2C" w:rsidRDefault="00575F2C" w:rsidP="00575F2C">
      <w:pPr>
        <w:pStyle w:val="Bibliography"/>
        <w:rPr>
          <w:lang w:val="en-GB"/>
        </w:rPr>
      </w:pPr>
      <w:r w:rsidRPr="00575F2C">
        <w:rPr>
          <w:lang w:val="en-GB"/>
        </w:rPr>
        <w:t xml:space="preserve">4. </w:t>
      </w:r>
      <w:r w:rsidRPr="00575F2C">
        <w:rPr>
          <w:lang w:val="en-GB"/>
        </w:rPr>
        <w:tab/>
        <w:t xml:space="preserve">Hislop JRG, Robb AP, Gauld JA. Observations on effects of feeding level on growth and reproduction in haddock, Melanogrammus aeglefinus (L.) in captivity. Journal of Fish Biology. 1978;13(1):85–98. </w:t>
      </w:r>
    </w:p>
    <w:p w14:paraId="440B0D73" w14:textId="77777777" w:rsidR="00575F2C" w:rsidRPr="00575F2C" w:rsidRDefault="00575F2C" w:rsidP="00575F2C">
      <w:pPr>
        <w:pStyle w:val="Bibliography"/>
        <w:rPr>
          <w:lang w:val="en-GB"/>
        </w:rPr>
      </w:pPr>
      <w:r w:rsidRPr="00575F2C">
        <w:rPr>
          <w:lang w:val="en-GB"/>
        </w:rPr>
        <w:t xml:space="preserve">5. </w:t>
      </w:r>
      <w:r w:rsidRPr="00575F2C">
        <w:rPr>
          <w:lang w:val="en-GB"/>
        </w:rPr>
        <w:tab/>
        <w:t xml:space="preserve">Marshall CT, Frank KT. The effect of interannual variation in growth and condition on haddock recruitment. Can J Fish Aquat Sci. 1999 Mar 1;56(3):347–55. </w:t>
      </w:r>
    </w:p>
    <w:p w14:paraId="770FC818" w14:textId="77777777" w:rsidR="00575F2C" w:rsidRPr="00575F2C" w:rsidRDefault="00575F2C" w:rsidP="00575F2C">
      <w:pPr>
        <w:pStyle w:val="Bibliography"/>
        <w:rPr>
          <w:lang w:val="en-GB"/>
        </w:rPr>
      </w:pPr>
      <w:r w:rsidRPr="00575F2C">
        <w:rPr>
          <w:lang w:val="en-GB"/>
        </w:rPr>
        <w:t xml:space="preserve">6. </w:t>
      </w:r>
      <w:r w:rsidRPr="00575F2C">
        <w:rPr>
          <w:lang w:val="en-GB"/>
        </w:rPr>
        <w:tab/>
        <w:t xml:space="preserve">Jørgensen C, Ernande B, Fiksen Ø, Dieckmann U. The logic of skipped spawning in fish. Can J Fish Aquat Sci. 2006 Jan 1;63(1):200–11. </w:t>
      </w:r>
    </w:p>
    <w:p w14:paraId="337C4053" w14:textId="77777777" w:rsidR="00575F2C" w:rsidRPr="00575F2C" w:rsidRDefault="00575F2C" w:rsidP="00575F2C">
      <w:pPr>
        <w:pStyle w:val="Bibliography"/>
        <w:rPr>
          <w:lang w:val="en-GB"/>
        </w:rPr>
      </w:pPr>
      <w:r w:rsidRPr="00575F2C">
        <w:rPr>
          <w:lang w:val="en-GB"/>
        </w:rPr>
        <w:t xml:space="preserve">7. </w:t>
      </w:r>
      <w:r w:rsidRPr="00575F2C">
        <w:rPr>
          <w:lang w:val="en-GB"/>
        </w:rPr>
        <w:tab/>
        <w:t xml:space="preserve">Mion M, Thorsen A, Vitale F, Dierking J, Herrmann JP, Huwer B, et al. Effect of fish length and nutritional condition on the fecundity of distressed Atlantic cod </w:t>
      </w:r>
      <w:r w:rsidRPr="00575F2C">
        <w:rPr>
          <w:i/>
          <w:iCs/>
          <w:lang w:val="en-GB"/>
        </w:rPr>
        <w:t>Gadus morhua</w:t>
      </w:r>
      <w:r w:rsidRPr="00575F2C">
        <w:rPr>
          <w:lang w:val="en-GB"/>
        </w:rPr>
        <w:t xml:space="preserve"> from the Baltic Sea: POTENTIAL FECUNDITY OF BALTIC </w:t>
      </w:r>
      <w:r w:rsidRPr="00575F2C">
        <w:rPr>
          <w:i/>
          <w:iCs/>
          <w:lang w:val="en-GB"/>
        </w:rPr>
        <w:t>G. MORHUA</w:t>
      </w:r>
      <w:r w:rsidRPr="00575F2C">
        <w:rPr>
          <w:lang w:val="en-GB"/>
        </w:rPr>
        <w:t xml:space="preserve">. Journal of Fish Biology. 2018 Apr;92(4):1016–34. </w:t>
      </w:r>
    </w:p>
    <w:p w14:paraId="40BC7084" w14:textId="77777777" w:rsidR="00575F2C" w:rsidRPr="00575F2C" w:rsidRDefault="00575F2C" w:rsidP="00575F2C">
      <w:pPr>
        <w:pStyle w:val="Bibliography"/>
        <w:rPr>
          <w:lang w:val="en-GB"/>
        </w:rPr>
      </w:pPr>
      <w:r w:rsidRPr="00575F2C">
        <w:rPr>
          <w:lang w:val="en-GB"/>
        </w:rPr>
        <w:t xml:space="preserve">8. </w:t>
      </w:r>
      <w:r w:rsidRPr="00575F2C">
        <w:rPr>
          <w:lang w:val="en-GB"/>
        </w:rPr>
        <w:tab/>
        <w:t>Dutil JD, Lambert Y. Natural mortality from poor condition in Atlantic cod (Gadus morhua). Canadian Journal of Fisheries and Aquatic Sciences [Internet]. 2000 [cited 2020 Oct 8]; Available from: https://cdnsciencepub.com/doi/abs/10.1139/f00-023</w:t>
      </w:r>
    </w:p>
    <w:p w14:paraId="183552EB" w14:textId="77777777" w:rsidR="00575F2C" w:rsidRPr="00575F2C" w:rsidRDefault="00575F2C" w:rsidP="00575F2C">
      <w:pPr>
        <w:pStyle w:val="Bibliography"/>
        <w:rPr>
          <w:lang w:val="en-GB"/>
        </w:rPr>
      </w:pPr>
      <w:r w:rsidRPr="00575F2C">
        <w:rPr>
          <w:lang w:val="en-GB"/>
        </w:rPr>
        <w:t xml:space="preserve">9. </w:t>
      </w:r>
      <w:r w:rsidRPr="00575F2C">
        <w:rPr>
          <w:lang w:val="en-GB"/>
        </w:rPr>
        <w:tab/>
        <w:t xml:space="preserve">Casini M, Eero M, Carlshamre S, Lövgren J. Using alternative biological information in stock assessment: condition-corrected natural mortality of Eastern Baltic cod. ICES J Mar Sci. 2016 Nov 1;73(10):2625–31. </w:t>
      </w:r>
    </w:p>
    <w:p w14:paraId="50BAC87A" w14:textId="77777777" w:rsidR="00575F2C" w:rsidRPr="00575F2C" w:rsidRDefault="00575F2C" w:rsidP="00575F2C">
      <w:pPr>
        <w:pStyle w:val="Bibliography"/>
        <w:rPr>
          <w:lang w:val="en-GB"/>
        </w:rPr>
      </w:pPr>
      <w:r w:rsidRPr="00575F2C">
        <w:rPr>
          <w:lang w:val="en-GB"/>
        </w:rPr>
        <w:t xml:space="preserve">10. </w:t>
      </w:r>
      <w:r w:rsidRPr="00575F2C">
        <w:rPr>
          <w:lang w:val="en-GB"/>
        </w:rPr>
        <w:tab/>
        <w:t xml:space="preserve">Grüss A, Gao J, Thorson J, Rooper C, Thompson G, Boldt J, et al. Estimating synchronous changes in condition and density in eastern Bering Sea fishes. Mar Ecol Prog Ser. 2020 Feb 6;635:169–85. </w:t>
      </w:r>
    </w:p>
    <w:p w14:paraId="28A9D89F" w14:textId="77777777" w:rsidR="00575F2C" w:rsidRPr="00575F2C" w:rsidRDefault="00575F2C" w:rsidP="00575F2C">
      <w:pPr>
        <w:pStyle w:val="Bibliography"/>
        <w:rPr>
          <w:lang w:val="en-GB"/>
        </w:rPr>
      </w:pPr>
      <w:r w:rsidRPr="00575F2C">
        <w:rPr>
          <w:lang w:val="en-GB"/>
        </w:rPr>
        <w:t xml:space="preserve">11. </w:t>
      </w:r>
      <w:r w:rsidRPr="00575F2C">
        <w:rPr>
          <w:lang w:val="en-GB"/>
        </w:rPr>
        <w:tab/>
        <w:t xml:space="preserve">Cardinale M, Arrhenius F. Decreasing weight-at-age of Atlantic herring (Clupea harengus) from the Baltic Sea between 1986 and 1996: a statistical analysis. ICES J Mar Sci. 2000 Aug 1;57(4):882–93. </w:t>
      </w:r>
    </w:p>
    <w:p w14:paraId="16E81F9C" w14:textId="77777777" w:rsidR="00575F2C" w:rsidRPr="00575F2C" w:rsidRDefault="00575F2C" w:rsidP="00575F2C">
      <w:pPr>
        <w:pStyle w:val="Bibliography"/>
        <w:rPr>
          <w:lang w:val="sv-SE"/>
          <w:rPrChange w:id="366" w:author="Max Lindmark" w:date="2022-05-26T15:41:00Z">
            <w:rPr>
              <w:lang w:val="en-GB"/>
            </w:rPr>
          </w:rPrChange>
        </w:rPr>
      </w:pPr>
      <w:r w:rsidRPr="00575F2C">
        <w:rPr>
          <w:lang w:val="en-GB"/>
        </w:rPr>
        <w:t xml:space="preserve">12. </w:t>
      </w:r>
      <w:r w:rsidRPr="00575F2C">
        <w:rPr>
          <w:lang w:val="en-GB"/>
        </w:rPr>
        <w:tab/>
        <w:t xml:space="preserve">Casini M, Cardinale M, Hjelm J. Inter-annual variation in herring, Clupea harengus, and sprat, Sprattus sprattus, condition in the central Baltic Sea: what gives the tune? Oikos. </w:t>
      </w:r>
      <w:r w:rsidRPr="00575F2C">
        <w:rPr>
          <w:lang w:val="sv-SE"/>
          <w:rPrChange w:id="367" w:author="Max Lindmark" w:date="2022-05-26T15:41:00Z">
            <w:rPr>
              <w:lang w:val="en-GB"/>
            </w:rPr>
          </w:rPrChange>
        </w:rPr>
        <w:t xml:space="preserve">2006;112(3):638–50. </w:t>
      </w:r>
    </w:p>
    <w:p w14:paraId="621160F6" w14:textId="77777777" w:rsidR="00575F2C" w:rsidRPr="00575F2C" w:rsidRDefault="00575F2C" w:rsidP="00575F2C">
      <w:pPr>
        <w:pStyle w:val="Bibliography"/>
        <w:rPr>
          <w:lang w:val="en-GB"/>
        </w:rPr>
      </w:pPr>
      <w:r w:rsidRPr="00575F2C">
        <w:rPr>
          <w:lang w:val="sv-SE"/>
          <w:rPrChange w:id="368" w:author="Max Lindmark" w:date="2022-05-26T15:41:00Z">
            <w:rPr>
              <w:lang w:val="en-GB"/>
            </w:rPr>
          </w:rPrChange>
        </w:rPr>
        <w:t xml:space="preserve">13. </w:t>
      </w:r>
      <w:r w:rsidRPr="00575F2C">
        <w:rPr>
          <w:lang w:val="sv-SE"/>
          <w:rPrChange w:id="369" w:author="Max Lindmark" w:date="2022-05-26T15:41:00Z">
            <w:rPr>
              <w:lang w:val="en-GB"/>
            </w:rPr>
          </w:rPrChange>
        </w:rPr>
        <w:tab/>
        <w:t xml:space="preserve">Möllmann C, Kornilovs G, Fetter M, Köster FW, Hinrichsen HH. </w:t>
      </w:r>
      <w:r w:rsidRPr="00575F2C">
        <w:rPr>
          <w:lang w:val="en-GB"/>
        </w:rPr>
        <w:t xml:space="preserve">The marine copepod, Pseudocalanus elongatus, as a mediator between climate variability and fisheries in the Central Baltic Sea. Fisheries Oceanography. 2003;12(4–5):360–8. </w:t>
      </w:r>
    </w:p>
    <w:p w14:paraId="4FC1AD89" w14:textId="77777777" w:rsidR="00575F2C" w:rsidRPr="00575F2C" w:rsidRDefault="00575F2C" w:rsidP="00575F2C">
      <w:pPr>
        <w:pStyle w:val="Bibliography"/>
        <w:rPr>
          <w:lang w:val="en-GB"/>
        </w:rPr>
      </w:pPr>
      <w:r w:rsidRPr="00575F2C">
        <w:rPr>
          <w:lang w:val="en-GB"/>
        </w:rPr>
        <w:t xml:space="preserve">14. </w:t>
      </w:r>
      <w:r w:rsidRPr="00575F2C">
        <w:rPr>
          <w:lang w:val="en-GB"/>
        </w:rPr>
        <w:tab/>
        <w:t xml:space="preserve">Casini M, Käll F, Hansson M, Plikshs M, Baranova T, Karlsson O, et al. Hypoxic areas, density-dependence and food limitation drive the body condition of a heavily exploited marine fish predator. Royal Society Open Science. 2016;3(10):160416. </w:t>
      </w:r>
    </w:p>
    <w:p w14:paraId="542B3763" w14:textId="77777777" w:rsidR="00575F2C" w:rsidRPr="00575F2C" w:rsidRDefault="00575F2C" w:rsidP="00575F2C">
      <w:pPr>
        <w:pStyle w:val="Bibliography"/>
        <w:rPr>
          <w:lang w:val="en-GB"/>
        </w:rPr>
      </w:pPr>
      <w:r w:rsidRPr="00575F2C">
        <w:rPr>
          <w:lang w:val="en-GB"/>
        </w:rPr>
        <w:t xml:space="preserve">15. </w:t>
      </w:r>
      <w:r w:rsidRPr="00575F2C">
        <w:rPr>
          <w:lang w:val="en-GB"/>
        </w:rPr>
        <w:tab/>
        <w:t>Casini M, Martin Hansson, Orio A, Limburg K. Changes in population depth distribution and oxygen stratification are involved in the current low condition of the eastern Baltic Sea cod (</w:t>
      </w:r>
      <w:r w:rsidRPr="00575F2C">
        <w:rPr>
          <w:i/>
          <w:iCs/>
          <w:lang w:val="en-GB"/>
        </w:rPr>
        <w:t>Gadus morhua</w:t>
      </w:r>
      <w:r w:rsidRPr="00575F2C">
        <w:rPr>
          <w:lang w:val="en-GB"/>
        </w:rPr>
        <w:t xml:space="preserve">). Biogeosciences. 2021 Feb 22;18(4):1321–31. </w:t>
      </w:r>
    </w:p>
    <w:p w14:paraId="18F8A9E8" w14:textId="77777777" w:rsidR="00575F2C" w:rsidRPr="00575F2C" w:rsidRDefault="00575F2C" w:rsidP="00575F2C">
      <w:pPr>
        <w:pStyle w:val="Bibliography"/>
        <w:rPr>
          <w:lang w:val="en-GB"/>
        </w:rPr>
      </w:pPr>
      <w:r w:rsidRPr="00575F2C">
        <w:rPr>
          <w:lang w:val="en-GB"/>
        </w:rPr>
        <w:lastRenderedPageBreak/>
        <w:t xml:space="preserve">16. </w:t>
      </w:r>
      <w:r w:rsidRPr="00575F2C">
        <w:rPr>
          <w:lang w:val="en-GB"/>
        </w:rPr>
        <w:tab/>
        <w:t xml:space="preserve">Diaz RJ. Overview of Hypoxia around the World. Journal of Environmental Quality. 2001;30(2):275–81. </w:t>
      </w:r>
    </w:p>
    <w:p w14:paraId="169AF410" w14:textId="77777777" w:rsidR="00575F2C" w:rsidRPr="00575F2C" w:rsidRDefault="00575F2C" w:rsidP="00575F2C">
      <w:pPr>
        <w:pStyle w:val="Bibliography"/>
        <w:rPr>
          <w:lang w:val="en-GB"/>
        </w:rPr>
      </w:pPr>
      <w:r w:rsidRPr="00575F2C">
        <w:rPr>
          <w:lang w:val="en-GB"/>
        </w:rPr>
        <w:t xml:space="preserve">17. </w:t>
      </w:r>
      <w:r w:rsidRPr="00575F2C">
        <w:rPr>
          <w:lang w:val="en-GB"/>
        </w:rPr>
        <w:tab/>
        <w:t xml:space="preserve">Breitburg D. Effects of hypoxia, and the balance between hypoxia and enrichment, on coastal fishes and fisheries. Estuaries. 2002 Aug 1;25(4):767–81. </w:t>
      </w:r>
    </w:p>
    <w:p w14:paraId="5191C7ED" w14:textId="77777777" w:rsidR="00575F2C" w:rsidRPr="00575F2C" w:rsidRDefault="00575F2C" w:rsidP="00575F2C">
      <w:pPr>
        <w:pStyle w:val="Bibliography"/>
        <w:rPr>
          <w:lang w:val="en-GB"/>
        </w:rPr>
      </w:pPr>
      <w:r w:rsidRPr="00575F2C">
        <w:rPr>
          <w:lang w:val="en-GB"/>
        </w:rPr>
        <w:t xml:space="preserve">18. </w:t>
      </w:r>
      <w:r w:rsidRPr="00575F2C">
        <w:rPr>
          <w:lang w:val="en-GB"/>
        </w:rPr>
        <w:tab/>
        <w:t xml:space="preserve">Diaz RJ, Rosenberg R. Spreading Dead Zones and Consequences for Marine Ecosystems. Science. 2008 Aug 15;321(5891):926–9. </w:t>
      </w:r>
    </w:p>
    <w:p w14:paraId="60AFBF30" w14:textId="77777777" w:rsidR="00575F2C" w:rsidRPr="00575F2C" w:rsidRDefault="00575F2C" w:rsidP="00575F2C">
      <w:pPr>
        <w:pStyle w:val="Bibliography"/>
        <w:rPr>
          <w:lang w:val="en-GB"/>
        </w:rPr>
      </w:pPr>
      <w:r w:rsidRPr="00575F2C">
        <w:rPr>
          <w:lang w:val="en-GB"/>
        </w:rPr>
        <w:t xml:space="preserve">19. </w:t>
      </w:r>
      <w:r w:rsidRPr="00575F2C">
        <w:rPr>
          <w:lang w:val="en-GB"/>
        </w:rPr>
        <w:tab/>
        <w:t xml:space="preserve">Carstensen J, Andersen JH, Gustafsson BG, Conley DJ. Deoxygenation of the Baltic Sea during the last century. PNAS. 2014 Apr 15;111(15):5628–33. </w:t>
      </w:r>
    </w:p>
    <w:p w14:paraId="51468A73" w14:textId="77777777" w:rsidR="00575F2C" w:rsidRPr="00575F2C" w:rsidRDefault="00575F2C" w:rsidP="00575F2C">
      <w:pPr>
        <w:pStyle w:val="Bibliography"/>
        <w:rPr>
          <w:lang w:val="en-GB"/>
        </w:rPr>
      </w:pPr>
      <w:r w:rsidRPr="00575F2C">
        <w:rPr>
          <w:lang w:val="en-GB"/>
        </w:rPr>
        <w:t xml:space="preserve">20. </w:t>
      </w:r>
      <w:r w:rsidRPr="00575F2C">
        <w:rPr>
          <w:lang w:val="en-GB"/>
        </w:rPr>
        <w:tab/>
        <w:t xml:space="preserve">Kramer DL. Dissolved oxygen and fish behavior. Environ Biol Fish. 1987 Feb 1;18(2):81–92. </w:t>
      </w:r>
    </w:p>
    <w:p w14:paraId="1A3A3AD7" w14:textId="77777777" w:rsidR="00575F2C" w:rsidRPr="00575F2C" w:rsidRDefault="00575F2C" w:rsidP="00575F2C">
      <w:pPr>
        <w:pStyle w:val="Bibliography"/>
        <w:rPr>
          <w:lang w:val="en-GB"/>
        </w:rPr>
      </w:pPr>
      <w:r w:rsidRPr="00575F2C">
        <w:rPr>
          <w:lang w:val="en-GB"/>
        </w:rPr>
        <w:t xml:space="preserve">21. </w:t>
      </w:r>
      <w:r w:rsidRPr="00575F2C">
        <w:rPr>
          <w:lang w:val="en-GB"/>
        </w:rPr>
        <w:tab/>
        <w:t xml:space="preserve">Chabot D, Dutil JD. Reduced growth of Atlantic cod in non-lethal hypoxic conditions. Journal of Fish Biology. 1999;55(3):472–91. </w:t>
      </w:r>
    </w:p>
    <w:p w14:paraId="46F01482" w14:textId="77777777" w:rsidR="00575F2C" w:rsidRPr="00575F2C" w:rsidRDefault="00575F2C" w:rsidP="00575F2C">
      <w:pPr>
        <w:pStyle w:val="Bibliography"/>
        <w:rPr>
          <w:lang w:val="en-GB"/>
        </w:rPr>
      </w:pPr>
      <w:r w:rsidRPr="00575F2C">
        <w:rPr>
          <w:lang w:val="en-GB"/>
        </w:rPr>
        <w:t xml:space="preserve">22. </w:t>
      </w:r>
      <w:r w:rsidRPr="00575F2C">
        <w:rPr>
          <w:lang w:val="en-GB"/>
        </w:rPr>
        <w:tab/>
        <w:t xml:space="preserve">Claireaux G, Webber DM, Lagardère JP, Kerr SR. Influence of water temperature and oxygenation on the aerobic metabolic scope of Atlantic cod (Gadus morhua). Journal of Sea Research. 2000 Dec 1;44(3):257–65. </w:t>
      </w:r>
    </w:p>
    <w:p w14:paraId="034FA73B" w14:textId="77777777" w:rsidR="00575F2C" w:rsidRPr="00575F2C" w:rsidRDefault="00575F2C" w:rsidP="00575F2C">
      <w:pPr>
        <w:pStyle w:val="Bibliography"/>
        <w:rPr>
          <w:lang w:val="en-GB"/>
        </w:rPr>
      </w:pPr>
      <w:r w:rsidRPr="00575F2C">
        <w:rPr>
          <w:lang w:val="en-GB"/>
        </w:rPr>
        <w:t xml:space="preserve">23. </w:t>
      </w:r>
      <w:r w:rsidRPr="00575F2C">
        <w:rPr>
          <w:lang w:val="en-GB"/>
        </w:rPr>
        <w:tab/>
        <w:t xml:space="preserve">Hrycik AR, Almeida LZ, Höök TO. Sub-lethal effects on fish provide insight into a biologically-relevant threshold of hypoxia. Oikos. 2017;126(3):307–17. </w:t>
      </w:r>
    </w:p>
    <w:p w14:paraId="21CF3A68" w14:textId="77777777" w:rsidR="00575F2C" w:rsidRPr="00575F2C" w:rsidRDefault="00575F2C" w:rsidP="00575F2C">
      <w:pPr>
        <w:pStyle w:val="Bibliography"/>
        <w:rPr>
          <w:lang w:val="en-GB"/>
        </w:rPr>
      </w:pPr>
      <w:r w:rsidRPr="00575F2C">
        <w:rPr>
          <w:lang w:val="en-GB"/>
        </w:rPr>
        <w:t xml:space="preserve">24. </w:t>
      </w:r>
      <w:r w:rsidRPr="00575F2C">
        <w:rPr>
          <w:lang w:val="en-GB"/>
        </w:rPr>
        <w:tab/>
        <w:t xml:space="preserve">Sampaio E, Santos C, Rosa IC, Ferreira V, Pörtner HO, Duarte CM, et al. Impacts of hypoxic events surpass those of future ocean warming and acidification. Nature Ecology &amp; Evolution. 2021 Jan 11;1–11. </w:t>
      </w:r>
    </w:p>
    <w:p w14:paraId="26007590" w14:textId="77777777" w:rsidR="00575F2C" w:rsidRPr="00575F2C" w:rsidRDefault="00575F2C" w:rsidP="00575F2C">
      <w:pPr>
        <w:pStyle w:val="Bibliography"/>
        <w:rPr>
          <w:lang w:val="en-GB"/>
        </w:rPr>
      </w:pPr>
      <w:r w:rsidRPr="00575F2C">
        <w:rPr>
          <w:lang w:val="en-GB"/>
        </w:rPr>
        <w:t xml:space="preserve">25. </w:t>
      </w:r>
      <w:r w:rsidRPr="00575F2C">
        <w:rPr>
          <w:lang w:val="en-GB"/>
        </w:rPr>
        <w:tab/>
        <w:t xml:space="preserve">Thorson JT, Shelton AO, Ward EJ, Skaug HJ. Geostatistical delta-generalized linear mixed models improve precision for estimated abundance indices for West Coast groundfishes. ICES J Mar Sci. 2015 Jun 1;72(5):1297–310. </w:t>
      </w:r>
    </w:p>
    <w:p w14:paraId="7AAACE41" w14:textId="77777777" w:rsidR="00575F2C" w:rsidRPr="00575F2C" w:rsidRDefault="00575F2C" w:rsidP="00575F2C">
      <w:pPr>
        <w:pStyle w:val="Bibliography"/>
        <w:rPr>
          <w:lang w:val="en-GB"/>
        </w:rPr>
      </w:pPr>
      <w:r w:rsidRPr="00575F2C">
        <w:rPr>
          <w:lang w:val="en-GB"/>
        </w:rPr>
        <w:t xml:space="preserve">26. </w:t>
      </w:r>
      <w:r w:rsidRPr="00575F2C">
        <w:rPr>
          <w:lang w:val="en-GB"/>
        </w:rPr>
        <w:tab/>
        <w:t xml:space="preserve">Thorson JT, Scheuerell MD, Shelton AO, See KE, Skaug HJ, Kristensen K. Spatial factor analysis: a new tool for estimating joint species distributions and correlations in species range. Methods in Ecology and Evolution. 2015 Jun 1;6(6):627–37. </w:t>
      </w:r>
    </w:p>
    <w:p w14:paraId="05B7959E" w14:textId="77777777" w:rsidR="00575F2C" w:rsidRPr="00575F2C" w:rsidRDefault="00575F2C" w:rsidP="00575F2C">
      <w:pPr>
        <w:pStyle w:val="Bibliography"/>
        <w:rPr>
          <w:lang w:val="en-GB"/>
        </w:rPr>
      </w:pPr>
      <w:r w:rsidRPr="00575F2C">
        <w:rPr>
          <w:lang w:val="en-GB"/>
        </w:rPr>
        <w:t xml:space="preserve">27. </w:t>
      </w:r>
      <w:r w:rsidRPr="00575F2C">
        <w:rPr>
          <w:lang w:val="en-GB"/>
        </w:rPr>
        <w:tab/>
        <w:t xml:space="preserve">Rue H, Martino S, Chopin N. Approximate Bayesian inference for latent Gaussian models by using integrated nested Laplace approximations. Journal of the Royal Statistical Society: Series B (Statistical Methodology). 2009;71(2):319–92. </w:t>
      </w:r>
    </w:p>
    <w:p w14:paraId="6EF38791" w14:textId="77777777" w:rsidR="00575F2C" w:rsidRPr="00575F2C" w:rsidRDefault="00575F2C" w:rsidP="00575F2C">
      <w:pPr>
        <w:pStyle w:val="Bibliography"/>
        <w:rPr>
          <w:lang w:val="en-GB"/>
        </w:rPr>
      </w:pPr>
      <w:r w:rsidRPr="00575F2C">
        <w:rPr>
          <w:lang w:val="en-GB"/>
        </w:rPr>
        <w:t xml:space="preserve">28. </w:t>
      </w:r>
      <w:r w:rsidRPr="00575F2C">
        <w:rPr>
          <w:lang w:val="en-GB"/>
        </w:rPr>
        <w:tab/>
        <w:t xml:space="preserve">Lindgren F, Rue H, Lindström J. An explicit link between Gaussian fields and Gaussian Markov random fields: the stochastic partial differential equation approach. Journal of the Royal Statistical Society: Series B (Statistical Methodology). 2011;73(4):423–98. </w:t>
      </w:r>
    </w:p>
    <w:p w14:paraId="0FA4B639" w14:textId="77777777" w:rsidR="00575F2C" w:rsidRPr="00575F2C" w:rsidRDefault="00575F2C" w:rsidP="00575F2C">
      <w:pPr>
        <w:pStyle w:val="Bibliography"/>
        <w:rPr>
          <w:lang w:val="en-GB"/>
        </w:rPr>
      </w:pPr>
      <w:r w:rsidRPr="00575F2C">
        <w:rPr>
          <w:lang w:val="en-GB"/>
        </w:rPr>
        <w:t xml:space="preserve">29. </w:t>
      </w:r>
      <w:r w:rsidRPr="00575F2C">
        <w:rPr>
          <w:lang w:val="en-GB"/>
        </w:rPr>
        <w:tab/>
        <w:t>Reusch TBH, Dierking J, Andersson HC, Bonsdorff E, Carstensen J, Casini M, et al. The Baltic Sea as a time machine for the future coastal ocean. Science Advances [Internet]. 2018 May [cited 2021 Sep 1]; Available from: https://www.science.org/doi/abs/10.1126/sciadv.aar8195</w:t>
      </w:r>
    </w:p>
    <w:p w14:paraId="3CEF5597" w14:textId="77777777" w:rsidR="00575F2C" w:rsidRPr="00575F2C" w:rsidRDefault="00575F2C" w:rsidP="00575F2C">
      <w:pPr>
        <w:pStyle w:val="Bibliography"/>
        <w:rPr>
          <w:lang w:val="en-GB"/>
        </w:rPr>
      </w:pPr>
      <w:r w:rsidRPr="00575F2C">
        <w:rPr>
          <w:lang w:val="sv-SE"/>
          <w:rPrChange w:id="370" w:author="Max Lindmark" w:date="2022-05-26T15:41:00Z">
            <w:rPr>
              <w:lang w:val="en-GB"/>
            </w:rPr>
          </w:rPrChange>
        </w:rPr>
        <w:t xml:space="preserve">30. </w:t>
      </w:r>
      <w:r w:rsidRPr="00575F2C">
        <w:rPr>
          <w:lang w:val="sv-SE"/>
          <w:rPrChange w:id="371" w:author="Max Lindmark" w:date="2022-05-26T15:41:00Z">
            <w:rPr>
              <w:lang w:val="en-GB"/>
            </w:rPr>
          </w:rPrChange>
        </w:rPr>
        <w:tab/>
        <w:t xml:space="preserve">Mion M, Haase S, Hemmer‐Hansen J, Hilvarsson A, Hüssy K, Krüger‐Johnsen M, et al. </w:t>
      </w:r>
      <w:r w:rsidRPr="00575F2C">
        <w:rPr>
          <w:lang w:val="en-GB"/>
        </w:rPr>
        <w:t xml:space="preserve">Multidecadal changes in fish growth rates estimated from tagging data: A case study </w:t>
      </w:r>
      <w:r w:rsidRPr="00575F2C">
        <w:rPr>
          <w:lang w:val="en-GB"/>
        </w:rPr>
        <w:lastRenderedPageBreak/>
        <w:t xml:space="preserve">from the Eastern Baltic cod (Gadus morhua, Gadidae). Fish and Fisheries. 2021;22(2):413–27. </w:t>
      </w:r>
    </w:p>
    <w:p w14:paraId="44B35420" w14:textId="77777777" w:rsidR="00575F2C" w:rsidRPr="00575F2C" w:rsidRDefault="00575F2C" w:rsidP="00575F2C">
      <w:pPr>
        <w:pStyle w:val="Bibliography"/>
        <w:rPr>
          <w:lang w:val="en-GB"/>
        </w:rPr>
      </w:pPr>
      <w:r w:rsidRPr="00575F2C">
        <w:rPr>
          <w:lang w:val="en-GB"/>
        </w:rPr>
        <w:t xml:space="preserve">31. </w:t>
      </w:r>
      <w:r w:rsidRPr="00575F2C">
        <w:rPr>
          <w:lang w:val="en-GB"/>
        </w:rPr>
        <w:tab/>
        <w:t xml:space="preserve">ICES. Cod </w:t>
      </w:r>
      <w:r w:rsidRPr="00575F2C">
        <w:rPr>
          <w:i/>
          <w:iCs/>
          <w:lang w:val="en-GB"/>
        </w:rPr>
        <w:t>(Gadus morhua)</w:t>
      </w:r>
      <w:r w:rsidRPr="00575F2C">
        <w:rPr>
          <w:lang w:val="en-GB"/>
        </w:rPr>
        <w:t xml:space="preserve"> in subdivisions 24-32, eastern Baltic stock (eastern Baltic Sea). </w:t>
      </w:r>
      <w:r w:rsidRPr="00575F2C">
        <w:rPr>
          <w:i/>
          <w:iCs/>
          <w:lang w:val="en-GB"/>
        </w:rPr>
        <w:t>In</w:t>
      </w:r>
      <w:r w:rsidRPr="00575F2C">
        <w:rPr>
          <w:lang w:val="en-GB"/>
        </w:rPr>
        <w:t xml:space="preserve"> Report of the ICES Advisory Committee [Internet]. 2021. (ICES ADVICE 2021 cod.27.24-32). Available from: https://doi.org/10.17895/ices.advice.7745</w:t>
      </w:r>
    </w:p>
    <w:p w14:paraId="2EAF3A66" w14:textId="77777777" w:rsidR="00575F2C" w:rsidRPr="00575F2C" w:rsidRDefault="00575F2C" w:rsidP="00575F2C">
      <w:pPr>
        <w:pStyle w:val="Bibliography"/>
        <w:rPr>
          <w:lang w:val="en-GB"/>
        </w:rPr>
      </w:pPr>
      <w:r w:rsidRPr="00575F2C">
        <w:rPr>
          <w:lang w:val="en-GB"/>
        </w:rPr>
        <w:t xml:space="preserve">32. </w:t>
      </w:r>
      <w:r w:rsidRPr="00575F2C">
        <w:rPr>
          <w:lang w:val="en-GB"/>
        </w:rPr>
        <w:tab/>
        <w:t>ICES. Report of the Baltic Fisheries Assessment Working Group (WGBFAS) [Internet]. 2021 p. 717 pp. Report No.: 3:53. Available from: https://doi.org/10.17895/ices.pub.8187</w:t>
      </w:r>
    </w:p>
    <w:p w14:paraId="13602EAD" w14:textId="77777777" w:rsidR="00575F2C" w:rsidRPr="00575F2C" w:rsidRDefault="00575F2C" w:rsidP="00575F2C">
      <w:pPr>
        <w:pStyle w:val="Bibliography"/>
        <w:rPr>
          <w:lang w:val="en-GB"/>
        </w:rPr>
      </w:pPr>
      <w:r w:rsidRPr="00575F2C">
        <w:rPr>
          <w:lang w:val="en-GB"/>
        </w:rPr>
        <w:t xml:space="preserve">33. </w:t>
      </w:r>
      <w:r w:rsidRPr="00575F2C">
        <w:rPr>
          <w:lang w:val="en-GB"/>
        </w:rPr>
        <w:tab/>
        <w:t xml:space="preserve">Haase K, Orio A, Pawlak J, Pachur M, Casini M. Diet of dominant demersal fish species in the Baltic Sea: Is flounder stealing benthic food from cod? Mar Ecol Prog Ser. 2020 Jul 9;645:159–70. </w:t>
      </w:r>
    </w:p>
    <w:p w14:paraId="6BEB7198" w14:textId="77777777" w:rsidR="00575F2C" w:rsidRPr="00575F2C" w:rsidRDefault="00575F2C" w:rsidP="00575F2C">
      <w:pPr>
        <w:pStyle w:val="Bibliography"/>
        <w:rPr>
          <w:lang w:val="en-GB"/>
        </w:rPr>
      </w:pPr>
      <w:r w:rsidRPr="00575F2C">
        <w:rPr>
          <w:lang w:val="en-GB"/>
        </w:rPr>
        <w:t xml:space="preserve">34. </w:t>
      </w:r>
      <w:r w:rsidRPr="00575F2C">
        <w:rPr>
          <w:lang w:val="en-GB"/>
        </w:rPr>
        <w:tab/>
        <w:t>Neuenfeldt S, Bartolino V, Orio A, Andersen KH, Andersen NG, Niiranen S, et al. Feeding and growth of Atlantic cod (</w:t>
      </w:r>
      <w:r w:rsidRPr="00575F2C">
        <w:rPr>
          <w:i/>
          <w:iCs/>
          <w:lang w:val="en-GB"/>
        </w:rPr>
        <w:t>Gadus morhua</w:t>
      </w:r>
      <w:r w:rsidRPr="00575F2C">
        <w:rPr>
          <w:lang w:val="en-GB"/>
        </w:rPr>
        <w:t xml:space="preserve"> L.) in the eastern Baltic Sea under environmental change. Ojaveer H, editor. ICES Journal of Marine Science. 2020;77(2):624–32. </w:t>
      </w:r>
    </w:p>
    <w:p w14:paraId="4271D0C0" w14:textId="77777777" w:rsidR="00575F2C" w:rsidRPr="00575F2C" w:rsidRDefault="00575F2C" w:rsidP="00575F2C">
      <w:pPr>
        <w:pStyle w:val="Bibliography"/>
        <w:rPr>
          <w:lang w:val="en-GB"/>
        </w:rPr>
      </w:pPr>
      <w:r w:rsidRPr="00575F2C">
        <w:rPr>
          <w:lang w:val="en-GB"/>
        </w:rPr>
        <w:t xml:space="preserve">35. </w:t>
      </w:r>
      <w:r w:rsidRPr="00575F2C">
        <w:rPr>
          <w:lang w:val="en-GB"/>
        </w:rPr>
        <w:tab/>
        <w:t xml:space="preserve">Orio A, Florin AB, Bergström U, Šics I, Baranova T, Casini M. Modelling indices of abundance and size-based indicators of cod and flounder stocks in the Baltic Sea using newly standardized trawl survey data. ICES J Mar Sci. 2017 May 1;74(5):1322–33. </w:t>
      </w:r>
    </w:p>
    <w:p w14:paraId="23622B65" w14:textId="77777777" w:rsidR="00575F2C" w:rsidRPr="00575F2C" w:rsidRDefault="00575F2C" w:rsidP="00575F2C">
      <w:pPr>
        <w:pStyle w:val="Bibliography"/>
        <w:rPr>
          <w:lang w:val="en-GB"/>
        </w:rPr>
      </w:pPr>
      <w:r w:rsidRPr="00575F2C">
        <w:rPr>
          <w:lang w:val="en-GB"/>
        </w:rPr>
        <w:t xml:space="preserve">36. </w:t>
      </w:r>
      <w:r w:rsidRPr="00575F2C">
        <w:rPr>
          <w:lang w:val="en-GB"/>
        </w:rPr>
        <w:tab/>
        <w:t xml:space="preserve">Casini M, Kornilovs G, Cardinale M, Möllmann C, Grygiel W, Jonsson P, et al. Spatial and temporal density dependence regulates the condition of central Baltic Sea clupeids: compelling evidence using an extensive international acoustic survey. Population Ecology. 2011 Oct;53(4):511–23. </w:t>
      </w:r>
    </w:p>
    <w:p w14:paraId="08278CC6" w14:textId="77777777" w:rsidR="00575F2C" w:rsidRPr="00575F2C" w:rsidRDefault="00575F2C" w:rsidP="00575F2C">
      <w:pPr>
        <w:pStyle w:val="Bibliography"/>
        <w:rPr>
          <w:lang w:val="en-GB"/>
        </w:rPr>
      </w:pPr>
      <w:r w:rsidRPr="00575F2C">
        <w:rPr>
          <w:lang w:val="en-GB"/>
        </w:rPr>
        <w:t xml:space="preserve">37. </w:t>
      </w:r>
      <w:r w:rsidRPr="00575F2C">
        <w:rPr>
          <w:lang w:val="en-GB"/>
        </w:rPr>
        <w:tab/>
        <w:t xml:space="preserve">Eero M, Vinther M, Haslob H, Huwer B, Casini M, Storr-Paulsen M, et al. Spatial management of marine resources can enhance the recovery of predators and avoid local depletion of forage fish. Conservation Letters. 2012;5(6):486–92. </w:t>
      </w:r>
    </w:p>
    <w:p w14:paraId="70503B8D" w14:textId="77777777" w:rsidR="00575F2C" w:rsidRPr="00575F2C" w:rsidRDefault="00575F2C" w:rsidP="00575F2C">
      <w:pPr>
        <w:pStyle w:val="Bibliography"/>
        <w:rPr>
          <w:lang w:val="en-GB"/>
        </w:rPr>
      </w:pPr>
      <w:r w:rsidRPr="00575F2C">
        <w:rPr>
          <w:lang w:val="en-GB"/>
        </w:rPr>
        <w:t xml:space="preserve">38. </w:t>
      </w:r>
      <w:r w:rsidRPr="00575F2C">
        <w:rPr>
          <w:lang w:val="en-GB"/>
        </w:rPr>
        <w:tab/>
        <w:t xml:space="preserve">Belkin IM. Rapid warming of large marine ecosystems. Progress in Oceanography. 2009;81(1):207–13. </w:t>
      </w:r>
    </w:p>
    <w:p w14:paraId="51099632" w14:textId="77777777" w:rsidR="00575F2C" w:rsidRPr="00575F2C" w:rsidRDefault="00575F2C" w:rsidP="00575F2C">
      <w:pPr>
        <w:pStyle w:val="Bibliography"/>
        <w:rPr>
          <w:lang w:val="en-GB"/>
        </w:rPr>
      </w:pPr>
      <w:r w:rsidRPr="00575F2C">
        <w:rPr>
          <w:lang w:val="en-GB"/>
        </w:rPr>
        <w:t xml:space="preserve">39. </w:t>
      </w:r>
      <w:r w:rsidRPr="00575F2C">
        <w:rPr>
          <w:lang w:val="en-GB"/>
        </w:rPr>
        <w:tab/>
        <w:t xml:space="preserve">Orio A, Bergström U, Florin AB, Šics I, Casini M. Long-term changes in spatial overlap betweeninteracting cod and flounder in the Baltic Sea. Hydrobiologia. 2020 Jun 1;847(11):2541–53. </w:t>
      </w:r>
    </w:p>
    <w:p w14:paraId="77D3CD4F" w14:textId="77777777" w:rsidR="00575F2C" w:rsidRPr="00575F2C" w:rsidRDefault="00575F2C" w:rsidP="00575F2C">
      <w:pPr>
        <w:pStyle w:val="Bibliography"/>
        <w:rPr>
          <w:lang w:val="en-GB"/>
        </w:rPr>
      </w:pPr>
      <w:r w:rsidRPr="00575F2C">
        <w:rPr>
          <w:lang w:val="en-GB"/>
        </w:rPr>
        <w:t xml:space="preserve">40. </w:t>
      </w:r>
      <w:r w:rsidRPr="00575F2C">
        <w:rPr>
          <w:lang w:val="en-GB"/>
        </w:rPr>
        <w:tab/>
        <w:t xml:space="preserve">Aro E. A review of fish migration patterns in the Baltic. Rap Proc-verb Re Cons Int Explor Mer. 1989;190:72–96. </w:t>
      </w:r>
    </w:p>
    <w:p w14:paraId="1378450A" w14:textId="77777777" w:rsidR="00575F2C" w:rsidRPr="00575F2C" w:rsidRDefault="00575F2C" w:rsidP="00575F2C">
      <w:pPr>
        <w:pStyle w:val="Bibliography"/>
        <w:rPr>
          <w:lang w:val="en-GB"/>
        </w:rPr>
      </w:pPr>
      <w:r w:rsidRPr="00575F2C">
        <w:rPr>
          <w:lang w:val="en-GB"/>
        </w:rPr>
        <w:t xml:space="preserve">41. </w:t>
      </w:r>
      <w:r w:rsidRPr="00575F2C">
        <w:rPr>
          <w:lang w:val="en-GB"/>
        </w:rPr>
        <w:tab/>
        <w:t xml:space="preserve">Le Cren ED. The Length-Weight Relationship and Seasonal Cycle in Gonad Weight and Condition in the Perch (Perca fluviatilis). Journal of Animal Ecology. 1951;20(2):201–19. </w:t>
      </w:r>
    </w:p>
    <w:p w14:paraId="07FD557F" w14:textId="77777777" w:rsidR="00575F2C" w:rsidRPr="00575F2C" w:rsidRDefault="00575F2C" w:rsidP="00575F2C">
      <w:pPr>
        <w:pStyle w:val="Bibliography"/>
        <w:rPr>
          <w:lang w:val="en-GB"/>
        </w:rPr>
      </w:pPr>
      <w:r w:rsidRPr="00575F2C">
        <w:rPr>
          <w:lang w:val="en-GB"/>
        </w:rPr>
        <w:t xml:space="preserve">42. </w:t>
      </w:r>
      <w:r w:rsidRPr="00575F2C">
        <w:rPr>
          <w:lang w:val="en-GB"/>
        </w:rPr>
        <w:tab/>
        <w:t xml:space="preserve">Cressie N, Wikle CK. Statistics for Spatio-Temporal Data. John Wiley &amp; Sons; 2015. 612 p. </w:t>
      </w:r>
    </w:p>
    <w:p w14:paraId="1CC599D8" w14:textId="77777777" w:rsidR="00575F2C" w:rsidRPr="00575F2C" w:rsidRDefault="00575F2C" w:rsidP="00575F2C">
      <w:pPr>
        <w:pStyle w:val="Bibliography"/>
        <w:rPr>
          <w:lang w:val="en-GB"/>
        </w:rPr>
      </w:pPr>
      <w:r w:rsidRPr="00575F2C">
        <w:rPr>
          <w:lang w:val="en-GB"/>
        </w:rPr>
        <w:lastRenderedPageBreak/>
        <w:t xml:space="preserve">43. </w:t>
      </w:r>
      <w:r w:rsidRPr="00575F2C">
        <w:rPr>
          <w:lang w:val="en-GB"/>
        </w:rPr>
        <w:tab/>
        <w:t xml:space="preserve">Tweedie MC. An index which distinguishes between some important exponential families. In: Statistics: Applications and new directions: Proc Indian statistical institute golden Jubilee International conference. 1984. p. 579–604. </w:t>
      </w:r>
    </w:p>
    <w:p w14:paraId="63ABA97D" w14:textId="77777777" w:rsidR="00575F2C" w:rsidRPr="00575F2C" w:rsidRDefault="00575F2C" w:rsidP="00575F2C">
      <w:pPr>
        <w:pStyle w:val="Bibliography"/>
        <w:rPr>
          <w:lang w:val="en-GB"/>
        </w:rPr>
      </w:pPr>
      <w:r w:rsidRPr="00575F2C">
        <w:rPr>
          <w:lang w:val="en-GB"/>
        </w:rPr>
        <w:t xml:space="preserve">44. </w:t>
      </w:r>
      <w:r w:rsidRPr="00575F2C">
        <w:rPr>
          <w:lang w:val="en-GB"/>
        </w:rPr>
        <w:tab/>
        <w:t xml:space="preserve">Shono H. Application of the Tweedie distribution to zero-catch data in CPUE analysis. Fisheries Research. 2008 Sep 1;93(1):154–62. </w:t>
      </w:r>
    </w:p>
    <w:p w14:paraId="4B921F30" w14:textId="77777777" w:rsidR="00575F2C" w:rsidRPr="00575F2C" w:rsidRDefault="00575F2C" w:rsidP="00575F2C">
      <w:pPr>
        <w:pStyle w:val="Bibliography"/>
        <w:rPr>
          <w:lang w:val="en-GB"/>
        </w:rPr>
      </w:pPr>
      <w:r w:rsidRPr="00575F2C">
        <w:rPr>
          <w:lang w:val="en-GB"/>
        </w:rPr>
        <w:t xml:space="preserve">45. </w:t>
      </w:r>
      <w:r w:rsidRPr="00575F2C">
        <w:rPr>
          <w:lang w:val="en-GB"/>
        </w:rPr>
        <w:tab/>
        <w:t>Anderson SC, Keppel EA, Edwards AM. A reproducible data synopsis for over 100 species of British Columbia groundfish [Internet]. DFO Can. Sci. Advis. Sec. Res.; 2019. Report No.: Doc. 2019/041. Available from: &lt;www.dfo-mpo.gc.ca/csas-sccs/Publications/ResDocs-DocRech/2019/2019_041-eng.html&gt;</w:t>
      </w:r>
    </w:p>
    <w:p w14:paraId="3FC35B2A" w14:textId="77777777" w:rsidR="00575F2C" w:rsidRPr="00575F2C" w:rsidRDefault="00575F2C" w:rsidP="00575F2C">
      <w:pPr>
        <w:pStyle w:val="Bibliography"/>
        <w:rPr>
          <w:lang w:val="en-GB"/>
        </w:rPr>
      </w:pPr>
      <w:r w:rsidRPr="00575F2C">
        <w:rPr>
          <w:lang w:val="en-GB"/>
        </w:rPr>
        <w:t xml:space="preserve">46. </w:t>
      </w:r>
      <w:r w:rsidRPr="00575F2C">
        <w:rPr>
          <w:lang w:val="en-GB"/>
        </w:rPr>
        <w:tab/>
        <w:t xml:space="preserve">Mion M, Griffiths C, Bartolino V, Haase S, Hilvarsson A, Hüssy K, et al. New perspectives on Eastern Baltic cod movement patterns from historical and contemporary tagging data. Mar Ecol Prog Ser. 2022 May 12;689:109–26. </w:t>
      </w:r>
    </w:p>
    <w:p w14:paraId="448D3539" w14:textId="77777777" w:rsidR="00575F2C" w:rsidRPr="00575F2C" w:rsidRDefault="00575F2C" w:rsidP="00575F2C">
      <w:pPr>
        <w:pStyle w:val="Bibliography"/>
        <w:rPr>
          <w:lang w:val="en-GB"/>
        </w:rPr>
      </w:pPr>
      <w:r w:rsidRPr="00575F2C">
        <w:rPr>
          <w:lang w:val="en-GB"/>
        </w:rPr>
        <w:t xml:space="preserve">47. </w:t>
      </w:r>
      <w:r w:rsidRPr="00575F2C">
        <w:rPr>
          <w:lang w:val="en-GB"/>
        </w:rPr>
        <w:tab/>
        <w:t xml:space="preserve">Hüssy K, Casini M, Haase S, Hilvarsson A, Horbowy J, Krüger-Johnsen M, et al. Tagging Baltic Cod – TABACOD. Eastern Baltic cod: Solving the ageing and stock assessment problems with combined state-of-the-art tagging me-thods. National Institute of Aquatic Resources, Kemitorvet, 2800 Kgs. Lyngby, Den-mark; 2020 p. 64 pp. + appendices. Report No.: 368–2020. </w:t>
      </w:r>
    </w:p>
    <w:p w14:paraId="783F92D0" w14:textId="77777777" w:rsidR="00575F2C" w:rsidRPr="00575F2C" w:rsidRDefault="00575F2C" w:rsidP="00575F2C">
      <w:pPr>
        <w:pStyle w:val="Bibliography"/>
        <w:rPr>
          <w:lang w:val="en-GB"/>
        </w:rPr>
      </w:pPr>
      <w:r w:rsidRPr="00575F2C">
        <w:rPr>
          <w:lang w:val="en-GB"/>
        </w:rPr>
        <w:t xml:space="preserve">48. </w:t>
      </w:r>
      <w:r w:rsidRPr="00575F2C">
        <w:rPr>
          <w:lang w:val="en-GB"/>
        </w:rPr>
        <w:tab/>
        <w:t xml:space="preserve">Eilola K, Meier HEM, Almroth E. On the dynamics of oxygen, phosphorus and cyanobacteria in the Baltic Sea; A model study. Journal of Marine Systems. 2009 Jan 1;75(1):163–84. </w:t>
      </w:r>
    </w:p>
    <w:p w14:paraId="39F01DDD" w14:textId="77777777" w:rsidR="00575F2C" w:rsidRPr="00575F2C" w:rsidRDefault="00575F2C" w:rsidP="00575F2C">
      <w:pPr>
        <w:pStyle w:val="Bibliography"/>
        <w:rPr>
          <w:lang w:val="en-GB"/>
        </w:rPr>
      </w:pPr>
      <w:r w:rsidRPr="00575F2C">
        <w:rPr>
          <w:lang w:val="en-GB"/>
        </w:rPr>
        <w:t xml:space="preserve">49. </w:t>
      </w:r>
      <w:r w:rsidRPr="00575F2C">
        <w:rPr>
          <w:lang w:val="en-GB"/>
        </w:rPr>
        <w:tab/>
        <w:t xml:space="preserve">Almroth-Rosell E, Eilola K, Hordoir R, Meier HEM, Hall POJ. Transport of fresh and resuspended particulate organic material in the Baltic Sea — a model study. Journal of Marine Systems. 2011 Jul 1;87(1):1–12. </w:t>
      </w:r>
    </w:p>
    <w:p w14:paraId="4BB67B21" w14:textId="77777777" w:rsidR="00575F2C" w:rsidRPr="00575F2C" w:rsidRDefault="00575F2C" w:rsidP="00575F2C">
      <w:pPr>
        <w:pStyle w:val="Bibliography"/>
        <w:rPr>
          <w:lang w:val="sv-SE"/>
          <w:rPrChange w:id="372" w:author="Max Lindmark" w:date="2022-05-26T15:41:00Z">
            <w:rPr>
              <w:lang w:val="en-GB"/>
            </w:rPr>
          </w:rPrChange>
        </w:rPr>
      </w:pPr>
      <w:r w:rsidRPr="00575F2C">
        <w:rPr>
          <w:lang w:val="en-GB"/>
        </w:rPr>
        <w:t xml:space="preserve">50. </w:t>
      </w:r>
      <w:r w:rsidRPr="00575F2C">
        <w:rPr>
          <w:lang w:val="en-GB"/>
        </w:rPr>
        <w:tab/>
        <w:t xml:space="preserve">Hordoir R, Axell L, Höglund A, Dieterich C, Fransner F, Gröger M, et al. Nemo-Nordic 1.0: a NEMO-based ocean model for the Baltic and North seas – research and operational applications. Geoscientific Model Development. </w:t>
      </w:r>
      <w:r w:rsidRPr="00575F2C">
        <w:rPr>
          <w:lang w:val="sv-SE"/>
          <w:rPrChange w:id="373" w:author="Max Lindmark" w:date="2022-05-26T15:41:00Z">
            <w:rPr>
              <w:lang w:val="en-GB"/>
            </w:rPr>
          </w:rPrChange>
        </w:rPr>
        <w:t xml:space="preserve">2019 Jan 21;12(1):363–86. </w:t>
      </w:r>
    </w:p>
    <w:p w14:paraId="329E84A5" w14:textId="77777777" w:rsidR="00575F2C" w:rsidRPr="00575F2C" w:rsidRDefault="00575F2C" w:rsidP="00575F2C">
      <w:pPr>
        <w:pStyle w:val="Bibliography"/>
        <w:rPr>
          <w:lang w:val="sv-SE"/>
          <w:rPrChange w:id="374" w:author="Max Lindmark" w:date="2022-05-26T15:41:00Z">
            <w:rPr>
              <w:lang w:val="en-GB"/>
            </w:rPr>
          </w:rPrChange>
        </w:rPr>
      </w:pPr>
      <w:r w:rsidRPr="00575F2C">
        <w:rPr>
          <w:lang w:val="sv-SE"/>
          <w:rPrChange w:id="375" w:author="Max Lindmark" w:date="2022-05-26T15:41:00Z">
            <w:rPr>
              <w:lang w:val="en-GB"/>
            </w:rPr>
          </w:rPrChange>
        </w:rPr>
        <w:t xml:space="preserve">51. </w:t>
      </w:r>
      <w:r w:rsidRPr="00575F2C">
        <w:rPr>
          <w:lang w:val="sv-SE"/>
          <w:rPrChange w:id="376" w:author="Max Lindmark" w:date="2022-05-26T15:41:00Z">
            <w:rPr>
              <w:lang w:val="en-GB"/>
            </w:rPr>
          </w:rPrChange>
        </w:rPr>
        <w:tab/>
        <w:t xml:space="preserve">Gogina M, Zettler ML, Wåhlström I, Andersson H, Radtke H, Kuznetsov I, et al. </w:t>
      </w:r>
      <w:r w:rsidRPr="00575F2C">
        <w:rPr>
          <w:lang w:val="en-GB"/>
        </w:rPr>
        <w:t xml:space="preserve">A combination of species distribution and ocean-biogeochemical models suggests that climate change overrides eutrophication as the driver of future distributions of a key benthic crustacean in the estuarine ecosystem of the Baltic Sea. </w:t>
      </w:r>
      <w:r w:rsidRPr="00575F2C">
        <w:rPr>
          <w:lang w:val="sv-SE"/>
          <w:rPrChange w:id="377" w:author="Max Lindmark" w:date="2022-05-26T15:41:00Z">
            <w:rPr>
              <w:lang w:val="en-GB"/>
            </w:rPr>
          </w:rPrChange>
        </w:rPr>
        <w:t xml:space="preserve">ICES J Mar Sci. 2020;77(6):2089–105. </w:t>
      </w:r>
    </w:p>
    <w:p w14:paraId="065377C0" w14:textId="77777777" w:rsidR="00575F2C" w:rsidRPr="00575F2C" w:rsidRDefault="00575F2C" w:rsidP="00575F2C">
      <w:pPr>
        <w:pStyle w:val="Bibliography"/>
        <w:rPr>
          <w:lang w:val="en-GB"/>
        </w:rPr>
      </w:pPr>
      <w:r w:rsidRPr="00575F2C">
        <w:rPr>
          <w:lang w:val="sv-SE"/>
          <w:rPrChange w:id="378" w:author="Max Lindmark" w:date="2022-05-26T15:41:00Z">
            <w:rPr>
              <w:lang w:val="en-GB"/>
            </w:rPr>
          </w:rPrChange>
        </w:rPr>
        <w:t xml:space="preserve">52. </w:t>
      </w:r>
      <w:r w:rsidRPr="00575F2C">
        <w:rPr>
          <w:lang w:val="sv-SE"/>
          <w:rPrChange w:id="379" w:author="Max Lindmark" w:date="2022-05-26T15:41:00Z">
            <w:rPr>
              <w:lang w:val="en-GB"/>
            </w:rPr>
          </w:rPrChange>
        </w:rPr>
        <w:tab/>
        <w:t xml:space="preserve">Neumann T, Koponen S, Attila J, Brockmann C, Kallio K, Kervinen M, et al. </w:t>
      </w:r>
      <w:r w:rsidRPr="00575F2C">
        <w:rPr>
          <w:lang w:val="en-GB"/>
        </w:rPr>
        <w:t xml:space="preserve">Optical model for the Baltic Sea with an explicit CDOM state variable: a case study with Model ERGOM (version 1.2). Geoscientific Model Development. 2021 Aug 13;14(8):5049–62. </w:t>
      </w:r>
    </w:p>
    <w:p w14:paraId="4B25B101" w14:textId="77777777" w:rsidR="00575F2C" w:rsidRPr="00575F2C" w:rsidRDefault="00575F2C" w:rsidP="00575F2C">
      <w:pPr>
        <w:pStyle w:val="Bibliography"/>
        <w:rPr>
          <w:lang w:val="en-GB"/>
        </w:rPr>
      </w:pPr>
      <w:r w:rsidRPr="00575F2C">
        <w:rPr>
          <w:lang w:val="en-GB"/>
        </w:rPr>
        <w:t xml:space="preserve">53. </w:t>
      </w:r>
      <w:r w:rsidRPr="00575F2C">
        <w:rPr>
          <w:lang w:val="en-GB"/>
        </w:rPr>
        <w:tab/>
        <w:t xml:space="preserve">Whittingham MJ, Stephens PA, Bradbury RB, Freckleton RP. Why do we still use stepwise modelling in ecology and behaviour? Journal of Animal Ecology. 2006;75(5):1182–9. </w:t>
      </w:r>
    </w:p>
    <w:p w14:paraId="00044C4F" w14:textId="77777777" w:rsidR="00575F2C" w:rsidRPr="00575F2C" w:rsidRDefault="00575F2C" w:rsidP="00575F2C">
      <w:pPr>
        <w:pStyle w:val="Bibliography"/>
        <w:rPr>
          <w:lang w:val="en-GB"/>
        </w:rPr>
      </w:pPr>
      <w:r w:rsidRPr="00575F2C">
        <w:rPr>
          <w:lang w:val="en-GB"/>
        </w:rPr>
        <w:t xml:space="preserve">54. </w:t>
      </w:r>
      <w:r w:rsidRPr="00575F2C">
        <w:rPr>
          <w:lang w:val="en-GB"/>
        </w:rPr>
        <w:tab/>
        <w:t xml:space="preserve">Latimer AM, Banerjee S, Jr HS, Mosher ES, Jr JAS. Hierarchical models facilitate spatial analysis of large data sets: a case study on invasive plant species in the northeastern United States. Ecology Letters. 2009;12(2):144–54. </w:t>
      </w:r>
    </w:p>
    <w:p w14:paraId="3FF0171D" w14:textId="77777777" w:rsidR="00575F2C" w:rsidRPr="00575F2C" w:rsidRDefault="00575F2C" w:rsidP="00575F2C">
      <w:pPr>
        <w:pStyle w:val="Bibliography"/>
        <w:rPr>
          <w:lang w:val="sv-SE"/>
          <w:rPrChange w:id="380" w:author="Max Lindmark" w:date="2022-05-26T15:41:00Z">
            <w:rPr>
              <w:lang w:val="en-GB"/>
            </w:rPr>
          </w:rPrChange>
        </w:rPr>
      </w:pPr>
      <w:r w:rsidRPr="00575F2C">
        <w:rPr>
          <w:lang w:val="en-GB"/>
        </w:rPr>
        <w:lastRenderedPageBreak/>
        <w:t xml:space="preserve">55. </w:t>
      </w:r>
      <w:r w:rsidRPr="00575F2C">
        <w:rPr>
          <w:lang w:val="en-GB"/>
        </w:rPr>
        <w:tab/>
        <w:t xml:space="preserve">Anderson SC, Ward EJ. Black swans in space: modeling spatiotemporal processes with extremes. </w:t>
      </w:r>
      <w:r w:rsidRPr="00575F2C">
        <w:rPr>
          <w:lang w:val="sv-SE"/>
          <w:rPrChange w:id="381" w:author="Max Lindmark" w:date="2022-05-26T15:41:00Z">
            <w:rPr>
              <w:lang w:val="en-GB"/>
            </w:rPr>
          </w:rPrChange>
        </w:rPr>
        <w:t xml:space="preserve">Ecology. 2019;100(1):e02403. </w:t>
      </w:r>
    </w:p>
    <w:p w14:paraId="78B39803" w14:textId="77777777" w:rsidR="00575F2C" w:rsidRPr="00575F2C" w:rsidRDefault="00575F2C" w:rsidP="00575F2C">
      <w:pPr>
        <w:pStyle w:val="Bibliography"/>
        <w:rPr>
          <w:lang w:val="en-GB"/>
        </w:rPr>
      </w:pPr>
      <w:r w:rsidRPr="00575F2C">
        <w:rPr>
          <w:lang w:val="sv-SE"/>
          <w:rPrChange w:id="382" w:author="Max Lindmark" w:date="2022-05-26T15:41:00Z">
            <w:rPr>
              <w:lang w:val="en-GB"/>
            </w:rPr>
          </w:rPrChange>
        </w:rPr>
        <w:t xml:space="preserve">56. </w:t>
      </w:r>
      <w:r w:rsidRPr="00575F2C">
        <w:rPr>
          <w:lang w:val="sv-SE"/>
          <w:rPrChange w:id="383" w:author="Max Lindmark" w:date="2022-05-26T15:41:00Z">
            <w:rPr>
              <w:lang w:val="en-GB"/>
            </w:rPr>
          </w:rPrChange>
        </w:rPr>
        <w:tab/>
        <w:t xml:space="preserve">Kristensen K, Nielsen A, Berg CW, Skaug H, Bell BM. </w:t>
      </w:r>
      <w:r w:rsidRPr="00575F2C">
        <w:rPr>
          <w:lang w:val="en-GB"/>
        </w:rPr>
        <w:t xml:space="preserve">TMB: Automatic Differentiation and Laplace Approximation. Journal of Statistical Software. 2016 Apr 4;70(1):1–21. </w:t>
      </w:r>
    </w:p>
    <w:p w14:paraId="1CDBA90C" w14:textId="77777777" w:rsidR="00575F2C" w:rsidRPr="00575F2C" w:rsidRDefault="00575F2C" w:rsidP="00575F2C">
      <w:pPr>
        <w:pStyle w:val="Bibliography"/>
        <w:rPr>
          <w:lang w:val="en-GB"/>
        </w:rPr>
      </w:pPr>
      <w:r w:rsidRPr="00575F2C">
        <w:rPr>
          <w:lang w:val="en-GB"/>
        </w:rPr>
        <w:t xml:space="preserve">57. </w:t>
      </w:r>
      <w:r w:rsidRPr="00575F2C">
        <w:rPr>
          <w:lang w:val="en-GB"/>
        </w:rPr>
        <w:tab/>
        <w:t xml:space="preserve">Anderson SC, Ward EJ, English PA, Barnett LAK. sdmTMB: an R package for fast, flexible, and user-friendly generalized linear mixed effects models with spatial and spatiotemporal random fields. bioRxiv. 2022. p. 2022.03.24.485545. </w:t>
      </w:r>
    </w:p>
    <w:p w14:paraId="31F0F1E0" w14:textId="77777777" w:rsidR="00575F2C" w:rsidRPr="00575F2C" w:rsidRDefault="00575F2C" w:rsidP="00575F2C">
      <w:pPr>
        <w:pStyle w:val="Bibliography"/>
        <w:rPr>
          <w:lang w:val="en-GB"/>
        </w:rPr>
      </w:pPr>
      <w:r w:rsidRPr="00575F2C">
        <w:rPr>
          <w:lang w:val="en-GB"/>
        </w:rPr>
        <w:t xml:space="preserve">58. </w:t>
      </w:r>
      <w:r w:rsidRPr="00575F2C">
        <w:rPr>
          <w:lang w:val="en-GB"/>
        </w:rPr>
        <w:tab/>
        <w:t xml:space="preserve">Wickham H, Averick M, Bryan J, Chang W, D’Agostino McGowan L, François R, et al. Welcome to the tidyverse. Journal of Open Source Software. 2019;1686. </w:t>
      </w:r>
    </w:p>
    <w:p w14:paraId="037BE0EA" w14:textId="77777777" w:rsidR="00575F2C" w:rsidRPr="00575F2C" w:rsidRDefault="00575F2C" w:rsidP="00575F2C">
      <w:pPr>
        <w:pStyle w:val="Bibliography"/>
        <w:rPr>
          <w:lang w:val="en-GB"/>
        </w:rPr>
      </w:pPr>
      <w:r w:rsidRPr="00575F2C">
        <w:rPr>
          <w:lang w:val="en-GB"/>
        </w:rPr>
        <w:t xml:space="preserve">59. </w:t>
      </w:r>
      <w:r w:rsidRPr="00575F2C">
        <w:rPr>
          <w:lang w:val="en-GB"/>
        </w:rPr>
        <w:tab/>
        <w:t xml:space="preserve">Nakagawa S, Schielzeth H. A general and simple method for obtaining R2 from generalized linear mixed-effects models. Methods in Ecology and Evolution. 2013;4(2):133–42. </w:t>
      </w:r>
    </w:p>
    <w:p w14:paraId="42702FDF" w14:textId="77777777" w:rsidR="00575F2C" w:rsidRPr="00575F2C" w:rsidRDefault="00575F2C" w:rsidP="00575F2C">
      <w:pPr>
        <w:pStyle w:val="Bibliography"/>
        <w:rPr>
          <w:lang w:val="en-GB"/>
        </w:rPr>
      </w:pPr>
      <w:r w:rsidRPr="00575F2C">
        <w:rPr>
          <w:lang w:val="en-GB"/>
        </w:rPr>
        <w:t xml:space="preserve">60. </w:t>
      </w:r>
      <w:r w:rsidRPr="00575F2C">
        <w:rPr>
          <w:lang w:val="en-GB"/>
        </w:rPr>
        <w:tab/>
        <w:t xml:space="preserve">Limburg KE, Casini M. Otolith chemistry indicates recent worsened Baltic cod condition is linked to hypoxia exposure. Biology Letters. 2019 Dec 24;15(12):20190352. </w:t>
      </w:r>
    </w:p>
    <w:p w14:paraId="64E9670F" w14:textId="77777777" w:rsidR="00575F2C" w:rsidRPr="00575F2C" w:rsidRDefault="00575F2C" w:rsidP="00575F2C">
      <w:pPr>
        <w:pStyle w:val="Bibliography"/>
        <w:rPr>
          <w:lang w:val="en-GB"/>
        </w:rPr>
      </w:pPr>
      <w:r w:rsidRPr="00575F2C">
        <w:rPr>
          <w:lang w:val="en-GB"/>
        </w:rPr>
        <w:t xml:space="preserve">61. </w:t>
      </w:r>
      <w:r w:rsidRPr="00575F2C">
        <w:rPr>
          <w:lang w:val="en-GB"/>
        </w:rPr>
        <w:tab/>
        <w:t xml:space="preserve">Brander K. Reduced growth in Baltic Sea cod may be due to mild hypoxia. ICES J Mar Sci. 2020 Sep 1;77(5):2003–5. </w:t>
      </w:r>
    </w:p>
    <w:p w14:paraId="69239D9D" w14:textId="77777777" w:rsidR="00575F2C" w:rsidRPr="00575F2C" w:rsidRDefault="00575F2C" w:rsidP="00575F2C">
      <w:pPr>
        <w:pStyle w:val="Bibliography"/>
        <w:rPr>
          <w:lang w:val="en-GB"/>
        </w:rPr>
      </w:pPr>
      <w:r w:rsidRPr="00575F2C">
        <w:rPr>
          <w:lang w:val="en-GB"/>
        </w:rPr>
        <w:t xml:space="preserve">62. </w:t>
      </w:r>
      <w:r w:rsidRPr="00575F2C">
        <w:rPr>
          <w:lang w:val="en-GB"/>
        </w:rPr>
        <w:tab/>
        <w:t xml:space="preserve">Brander K. Support for the hypothesis that growth of eastern Baltic cod is affected by mild hypoxia. A comment on Svedäng et al. (2022). ICES Journal of Marine Science. 2022 Apr 20;fsac070. </w:t>
      </w:r>
    </w:p>
    <w:p w14:paraId="166270D8" w14:textId="77777777" w:rsidR="00575F2C" w:rsidRPr="00575F2C" w:rsidRDefault="00575F2C" w:rsidP="00575F2C">
      <w:pPr>
        <w:pStyle w:val="Bibliography"/>
        <w:rPr>
          <w:lang w:val="en-GB"/>
        </w:rPr>
      </w:pPr>
      <w:r w:rsidRPr="00575F2C">
        <w:rPr>
          <w:lang w:val="en-GB"/>
        </w:rPr>
        <w:t xml:space="preserve">63. </w:t>
      </w:r>
      <w:r w:rsidRPr="00575F2C">
        <w:rPr>
          <w:lang w:val="en-GB"/>
        </w:rPr>
        <w:tab/>
        <w:t xml:space="preserve">Svedäng H, Savchuk O, Villnäs A, Norkko A, Gustafsson BG, Wikström SA, et al. Re-thinking the “ecological envelope” of Eastern Baltic cod (Gadus morhua): conditions for productivity, reproduction, and feeding over time. ICES Journal of Marine Science. 2022 Feb 18;fsac017. </w:t>
      </w:r>
    </w:p>
    <w:p w14:paraId="598FDC05" w14:textId="77777777" w:rsidR="00575F2C" w:rsidRPr="00575F2C" w:rsidRDefault="00575F2C" w:rsidP="00575F2C">
      <w:pPr>
        <w:pStyle w:val="Bibliography"/>
        <w:rPr>
          <w:lang w:val="en-GB"/>
        </w:rPr>
      </w:pPr>
      <w:r w:rsidRPr="00575F2C">
        <w:rPr>
          <w:lang w:val="en-GB"/>
        </w:rPr>
        <w:t xml:space="preserve">64. </w:t>
      </w:r>
      <w:r w:rsidRPr="00575F2C">
        <w:rPr>
          <w:lang w:val="en-GB"/>
        </w:rPr>
        <w:tab/>
        <w:t xml:space="preserve">Orio A, Bergström U, Florin AB, Lehmann A, Šics I, Casini M. Spatial contraction of demersal fish populations in a large marine ecosystem. Journal of Biogeography. 2019 Mar 1;46(3):633–45. </w:t>
      </w:r>
    </w:p>
    <w:p w14:paraId="7EF88594" w14:textId="77777777" w:rsidR="00575F2C" w:rsidRPr="00575F2C" w:rsidRDefault="00575F2C" w:rsidP="00575F2C">
      <w:pPr>
        <w:pStyle w:val="Bibliography"/>
        <w:rPr>
          <w:lang w:val="en-GB"/>
        </w:rPr>
      </w:pPr>
      <w:r w:rsidRPr="00575F2C">
        <w:rPr>
          <w:lang w:val="en-GB"/>
        </w:rPr>
        <w:t xml:space="preserve">65. </w:t>
      </w:r>
      <w:r w:rsidRPr="00575F2C">
        <w:rPr>
          <w:lang w:val="en-GB"/>
        </w:rPr>
        <w:tab/>
        <w:t xml:space="preserve">Svedäng H, Hornborg S. Selective fishing induces density-dependent growth. Nature Communications. 2014;5:4152. </w:t>
      </w:r>
    </w:p>
    <w:p w14:paraId="1F296FD6" w14:textId="77777777" w:rsidR="00575F2C" w:rsidRPr="00575F2C" w:rsidRDefault="00575F2C" w:rsidP="00575F2C">
      <w:pPr>
        <w:pStyle w:val="Bibliography"/>
        <w:rPr>
          <w:lang w:val="en-GB"/>
        </w:rPr>
      </w:pPr>
      <w:r w:rsidRPr="00575F2C">
        <w:rPr>
          <w:lang w:val="en-GB"/>
        </w:rPr>
        <w:t xml:space="preserve">66. </w:t>
      </w:r>
      <w:r w:rsidRPr="00575F2C">
        <w:rPr>
          <w:lang w:val="en-GB"/>
        </w:rPr>
        <w:tab/>
        <w:t xml:space="preserve">Tomczak MT, Müller-Karulis B, Blenckner T, Ehrnsten E, Eero M, Gustafsson B, et al. Reference state, structure, regime shifts, and regulatory drivers in a coastal sea over the last century: The Central Baltic Sea case. Limnology and Oceanography. 2022;67(S1):S266–84. </w:t>
      </w:r>
    </w:p>
    <w:p w14:paraId="13B41BF8" w14:textId="77777777" w:rsidR="00575F2C" w:rsidRPr="00575F2C" w:rsidRDefault="00575F2C" w:rsidP="00575F2C">
      <w:pPr>
        <w:pStyle w:val="Bibliography"/>
        <w:rPr>
          <w:lang w:val="sv-SE"/>
          <w:rPrChange w:id="384" w:author="Max Lindmark" w:date="2022-05-26T15:41:00Z">
            <w:rPr>
              <w:lang w:val="en-GB"/>
            </w:rPr>
          </w:rPrChange>
        </w:rPr>
      </w:pPr>
      <w:r w:rsidRPr="00575F2C">
        <w:rPr>
          <w:lang w:val="en-GB"/>
        </w:rPr>
        <w:t xml:space="preserve">67. </w:t>
      </w:r>
      <w:r w:rsidRPr="00575F2C">
        <w:rPr>
          <w:lang w:val="en-GB"/>
        </w:rPr>
        <w:tab/>
        <w:t xml:space="preserve">Gårdmark A, Casini M, Huss M, van Leeuwen A, Hjelm J, Persson L, et al. Regime shifts in exploited marine food webs: detecting mechanisms underlying alternative stable states using size-structured community dynamics theory. </w:t>
      </w:r>
      <w:r w:rsidRPr="00575F2C">
        <w:rPr>
          <w:lang w:val="sv-SE"/>
          <w:rPrChange w:id="385" w:author="Max Lindmark" w:date="2022-05-26T15:41:00Z">
            <w:rPr>
              <w:lang w:val="en-GB"/>
            </w:rPr>
          </w:rPrChange>
        </w:rPr>
        <w:t xml:space="preserve">Phil Trans R Soc B. 2015 Jan 5;370(1659):20130262. </w:t>
      </w:r>
    </w:p>
    <w:p w14:paraId="7FA1A78C" w14:textId="77777777" w:rsidR="00575F2C" w:rsidRPr="00575F2C" w:rsidRDefault="00575F2C" w:rsidP="00575F2C">
      <w:pPr>
        <w:pStyle w:val="Bibliography"/>
        <w:rPr>
          <w:lang w:val="en-GB"/>
        </w:rPr>
      </w:pPr>
      <w:r w:rsidRPr="00575F2C">
        <w:rPr>
          <w:lang w:val="sv-SE"/>
          <w:rPrChange w:id="386" w:author="Max Lindmark" w:date="2022-05-26T15:41:00Z">
            <w:rPr>
              <w:lang w:val="en-GB"/>
            </w:rPr>
          </w:rPrChange>
        </w:rPr>
        <w:lastRenderedPageBreak/>
        <w:t xml:space="preserve">68. </w:t>
      </w:r>
      <w:r w:rsidRPr="00575F2C">
        <w:rPr>
          <w:lang w:val="sv-SE"/>
          <w:rPrChange w:id="387" w:author="Max Lindmark" w:date="2022-05-26T15:41:00Z">
            <w:rPr>
              <w:lang w:val="en-GB"/>
            </w:rPr>
          </w:rPrChange>
        </w:rPr>
        <w:tab/>
        <w:t xml:space="preserve">Ryberg MP, Skov PV, Vendramin N, Buchmann K, Nielsen A, Behrens JW. </w:t>
      </w:r>
      <w:r w:rsidRPr="00575F2C">
        <w:rPr>
          <w:lang w:val="en-GB"/>
        </w:rPr>
        <w:t>Physiological condition of Eastern Baltic cod, Gadus morhua, infected with the parasitic nematode Contracaecum osculatum. Conserv Physiol [Internet]. 2020 Jan 1 [cited 2020 Nov 13];8(1). Available from: https://academic.oup.com/conphys/article/8/1/coaa093/5909674</w:t>
      </w:r>
    </w:p>
    <w:p w14:paraId="77A5975F" w14:textId="77777777" w:rsidR="00575F2C" w:rsidRPr="00575F2C" w:rsidRDefault="00575F2C" w:rsidP="00575F2C">
      <w:pPr>
        <w:pStyle w:val="Bibliography"/>
        <w:rPr>
          <w:lang w:val="en-GB"/>
        </w:rPr>
      </w:pPr>
      <w:r w:rsidRPr="00575F2C">
        <w:rPr>
          <w:lang w:val="en-GB"/>
        </w:rPr>
        <w:t xml:space="preserve">69. </w:t>
      </w:r>
      <w:r w:rsidRPr="00575F2C">
        <w:rPr>
          <w:lang w:val="en-GB"/>
        </w:rPr>
        <w:tab/>
        <w:t xml:space="preserve">Eero M, Cardinale M, Storr-Paulsen M. Emerging challenges for resource management under ecosystem change: Example of cod in the Baltic Sea. Ocean &amp; Coastal Management. 2020 Dec 1;198:105314. </w:t>
      </w:r>
    </w:p>
    <w:p w14:paraId="2A4665D7" w14:textId="287A285E" w:rsidR="00EC6DA2" w:rsidRPr="00C038C3" w:rsidRDefault="00732E9B" w:rsidP="006E7C84">
      <w:pPr>
        <w:pStyle w:val="Bibliography"/>
      </w:pPr>
      <w:r>
        <w:rPr>
          <w:lang w:val="en-GB"/>
        </w:rPr>
        <w:fldChar w:fldCharType="end"/>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591C1D04"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7CB4A62"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A50094E" w14:textId="46C1F4C8" w:rsidR="00E27003" w:rsidRPr="00C038C3" w:rsidRDefault="00E27003" w:rsidP="00685EE8">
      <w:pPr>
        <w:pStyle w:val="Heading1"/>
        <w:keepNext w:val="0"/>
        <w:keepLines w:val="0"/>
        <w:spacing w:before="0" w:after="0" w:line="480" w:lineRule="auto"/>
        <w:contextualSpacing/>
        <w:mirrorIndents/>
        <w:jc w:val="both"/>
        <w:rPr>
          <w:b/>
          <w:sz w:val="28"/>
          <w:szCs w:val="28"/>
        </w:rPr>
      </w:pPr>
      <w:commentRangeStart w:id="388"/>
      <w:r w:rsidRPr="00C038C3">
        <w:rPr>
          <w:b/>
          <w:sz w:val="28"/>
          <w:szCs w:val="28"/>
        </w:rPr>
        <w:t>Figures</w:t>
      </w:r>
      <w:commentRangeEnd w:id="388"/>
      <w:r w:rsidR="00F02537">
        <w:rPr>
          <w:rStyle w:val="CommentReference"/>
        </w:rPr>
        <w:commentReference w:id="388"/>
      </w:r>
    </w:p>
    <w:p w14:paraId="3EB36368" w14:textId="6AC11323" w:rsidR="00DA38E7" w:rsidRDefault="004D6581" w:rsidP="00685EE8">
      <w:pPr>
        <w:spacing w:line="480" w:lineRule="auto"/>
        <w:contextualSpacing/>
        <w:mirrorIndents/>
        <w:jc w:val="both"/>
        <w:rPr>
          <w:b/>
          <w:bCs/>
        </w:rPr>
      </w:pPr>
      <w:bookmarkStart w:id="389" w:name="_qea8h0e4kq36" w:colFirst="0" w:colLast="0"/>
      <w:bookmarkEnd w:id="389"/>
      <w:r>
        <w:rPr>
          <w:b/>
          <w:bCs/>
          <w:noProof/>
          <w:lang w:val="sv-SE" w:eastAsia="sv-SE"/>
        </w:rPr>
        <w:lastRenderedPageBreak/>
        <w:drawing>
          <wp:inline distT="0" distB="0" distL="0" distR="0" wp14:anchorId="0C081DFA" wp14:editId="55F66E54">
            <wp:extent cx="5733057" cy="5306291"/>
            <wp:effectExtent l="0" t="0" r="0" b="254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t="3384" b="4061"/>
                    <a:stretch/>
                  </pic:blipFill>
                  <pic:spPr bwMode="auto">
                    <a:xfrm>
                      <a:off x="0" y="0"/>
                      <a:ext cx="5733415" cy="5306622"/>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63BB10B9"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 Vertical lines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BB39860" w14:textId="68BD4890" w:rsidR="00F16DEE" w:rsidRDefault="006E5502" w:rsidP="00685EE8">
      <w:pPr>
        <w:spacing w:line="480" w:lineRule="auto"/>
        <w:contextualSpacing/>
        <w:mirrorIndents/>
        <w:jc w:val="both"/>
      </w:pPr>
      <w:ins w:id="390" w:author="Max Lindmark" w:date="2022-05-26T14:43:00Z">
        <w:r>
          <w:rPr>
            <w:noProof/>
          </w:rPr>
          <w:lastRenderedPageBreak/>
          <w:drawing>
            <wp:inline distT="0" distB="0" distL="0" distR="0" wp14:anchorId="40959DB8" wp14:editId="11D9301D">
              <wp:extent cx="5733195" cy="4883285"/>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805" b="7020"/>
                      <a:stretch/>
                    </pic:blipFill>
                    <pic:spPr bwMode="auto">
                      <a:xfrm>
                        <a:off x="0" y="0"/>
                        <a:ext cx="5733415" cy="4883473"/>
                      </a:xfrm>
                      <a:prstGeom prst="rect">
                        <a:avLst/>
                      </a:prstGeom>
                      <a:ln>
                        <a:noFill/>
                      </a:ln>
                      <a:extLst>
                        <a:ext uri="{53640926-AAD7-44D8-BBD7-CCE9431645EC}">
                          <a14:shadowObscured xmlns:a14="http://schemas.microsoft.com/office/drawing/2010/main"/>
                        </a:ext>
                      </a:extLst>
                    </pic:spPr>
                  </pic:pic>
                </a:graphicData>
              </a:graphic>
            </wp:inline>
          </w:drawing>
        </w:r>
      </w:ins>
    </w:p>
    <w:p w14:paraId="3ED772FE" w14:textId="413BA4C7" w:rsidR="00E27003" w:rsidRDefault="00E27003" w:rsidP="00685EE8">
      <w:pPr>
        <w:spacing w:line="480" w:lineRule="auto"/>
        <w:contextualSpacing/>
        <w:mirrorIndents/>
        <w:jc w:val="both"/>
      </w:pPr>
      <w:r w:rsidRPr="00C038C3">
        <w:rPr>
          <w:b/>
          <w:bCs/>
        </w:rPr>
        <w:t xml:space="preserve">Fig. </w:t>
      </w:r>
      <w:r w:rsidR="00F107A2">
        <w:rPr>
          <w:b/>
          <w:bCs/>
        </w:rPr>
        <w:t>2</w:t>
      </w:r>
      <w:r w:rsidRPr="00C038C3">
        <w:rPr>
          <w:b/>
          <w:bCs/>
        </w:rPr>
        <w:t xml:space="preserve">. </w:t>
      </w:r>
      <w:r w:rsidRPr="00C038C3">
        <w:t xml:space="preserve">Predicted </w:t>
      </w:r>
      <w:del w:id="391" w:author="Max Lindmark" w:date="2022-05-26T14:43:00Z">
        <w:r w:rsidR="00E569E1" w:rsidDel="006E5502">
          <w:delText xml:space="preserve">log </w:delText>
        </w:r>
      </w:del>
      <w:ins w:id="392" w:author="Max Lindmark" w:date="2022-05-26T14:43:00Z">
        <w:r w:rsidR="006E5502">
          <w:t xml:space="preserve">Le </w:t>
        </w:r>
        <w:proofErr w:type="spellStart"/>
        <w:r w:rsidR="006E5502">
          <w:t>Cren’s</w:t>
        </w:r>
        <w:proofErr w:type="spellEnd"/>
        <w:r w:rsidR="006E5502">
          <w:t xml:space="preserve"> </w:t>
        </w:r>
      </w:ins>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172A52FD" w14:textId="463039B1" w:rsidR="006713FA" w:rsidRDefault="006A0F5D">
      <w:pPr>
        <w:spacing w:line="480" w:lineRule="auto"/>
        <w:contextualSpacing/>
        <w:pPrChange w:id="393" w:author="Max Lindmark" w:date="2022-05-26T14:43:00Z">
          <w:pPr>
            <w:spacing w:line="480" w:lineRule="auto"/>
            <w:contextualSpacing/>
            <w:mirrorIndents/>
            <w:jc w:val="center"/>
          </w:pPr>
        </w:pPrChange>
      </w:pPr>
      <w:r>
        <w:br w:type="page"/>
      </w:r>
      <w:r w:rsidR="001005A9">
        <w:rPr>
          <w:noProof/>
          <w:lang w:val="sv-SE" w:eastAsia="sv-SE"/>
        </w:rPr>
        <w:lastRenderedPageBreak/>
        <w:drawing>
          <wp:inline distT="0" distB="0" distL="0" distR="0" wp14:anchorId="1B4C90A5" wp14:editId="5429C762">
            <wp:extent cx="4365286" cy="5917721"/>
            <wp:effectExtent l="0" t="0" r="381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2070" b="4079"/>
                    <a:stretch/>
                  </pic:blipFill>
                  <pic:spPr bwMode="auto">
                    <a:xfrm>
                      <a:off x="0" y="0"/>
                      <a:ext cx="4391238" cy="5952902"/>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4B7771A5" w14:textId="784CC5CF" w:rsidR="00E27003" w:rsidRDefault="00E27003" w:rsidP="00685EE8">
      <w:pPr>
        <w:spacing w:line="480" w:lineRule="auto"/>
        <w:contextualSpacing/>
        <w:mirrorIndents/>
        <w:jc w:val="both"/>
        <w:rPr>
          <w:b/>
          <w:bCs/>
        </w:rPr>
      </w:pPr>
    </w:p>
    <w:p w14:paraId="344D85D8" w14:textId="25BF6538" w:rsidR="00016C8A" w:rsidRDefault="00016C8A" w:rsidP="00685EE8">
      <w:pPr>
        <w:spacing w:line="480" w:lineRule="auto"/>
        <w:contextualSpacing/>
        <w:mirrorIndents/>
        <w:jc w:val="both"/>
        <w:rPr>
          <w:b/>
          <w:bCs/>
        </w:rPr>
      </w:pPr>
    </w:p>
    <w:p w14:paraId="4BE473FE" w14:textId="72D374CB" w:rsidR="00E27003" w:rsidRDefault="00E27003" w:rsidP="00685EE8">
      <w:pPr>
        <w:spacing w:line="480" w:lineRule="auto"/>
        <w:contextualSpacing/>
        <w:mirrorIndents/>
        <w:jc w:val="both"/>
      </w:pPr>
    </w:p>
    <w:p w14:paraId="60380CBA" w14:textId="51E18AE1" w:rsidR="00CF4EA9" w:rsidRPr="00C038C3" w:rsidRDefault="006F19C6" w:rsidP="00685EE8">
      <w:pPr>
        <w:spacing w:line="480" w:lineRule="auto"/>
        <w:contextualSpacing/>
        <w:mirrorIndents/>
        <w:jc w:val="both"/>
      </w:pPr>
      <w:r>
        <w:rPr>
          <w:noProof/>
          <w:lang w:val="sv-SE" w:eastAsia="sv-SE"/>
        </w:rPr>
        <w:lastRenderedPageBreak/>
        <w:drawing>
          <wp:inline distT="0" distB="0" distL="0" distR="0" wp14:anchorId="5499A963" wp14:editId="797E8D1A">
            <wp:extent cx="5733415" cy="5676265"/>
            <wp:effectExtent l="0" t="0" r="0" b="635"/>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t="996"/>
                    <a:stretch/>
                  </pic:blipFill>
                  <pic:spPr bwMode="auto">
                    <a:xfrm>
                      <a:off x="0" y="0"/>
                      <a:ext cx="5733415" cy="5676265"/>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6C51B96A"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CPUE </w:t>
      </w:r>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219D7BCA" w14:textId="3A926E07" w:rsidR="002558CF" w:rsidRPr="0022045E" w:rsidRDefault="002558CF" w:rsidP="00685EE8">
      <w:pPr>
        <w:spacing w:line="480" w:lineRule="auto"/>
        <w:contextualSpacing/>
        <w:mirrorIndents/>
        <w:jc w:val="both"/>
      </w:pPr>
    </w:p>
    <w:p w14:paraId="1E93C7B4" w14:textId="4EEEF368" w:rsidR="002558CF" w:rsidRPr="0022045E" w:rsidRDefault="004F017C" w:rsidP="00685EE8">
      <w:pPr>
        <w:spacing w:line="480" w:lineRule="auto"/>
        <w:contextualSpacing/>
        <w:mirrorIndents/>
        <w:jc w:val="both"/>
      </w:pPr>
      <w:r>
        <w:rPr>
          <w:noProof/>
          <w:lang w:val="sv-SE" w:eastAsia="sv-SE"/>
        </w:rPr>
        <w:lastRenderedPageBreak/>
        <w:drawing>
          <wp:inline distT="0" distB="0" distL="0" distR="0" wp14:anchorId="3FFCB4D3" wp14:editId="5877AD6D">
            <wp:extent cx="5733415" cy="5529134"/>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20" cstate="print">
                      <a:extLst>
                        <a:ext uri="{28A0092B-C50C-407E-A947-70E740481C1C}">
                          <a14:useLocalDpi xmlns:a14="http://schemas.microsoft.com/office/drawing/2010/main" val="0"/>
                        </a:ext>
                      </a:extLst>
                    </a:blip>
                    <a:srcRect t="3563"/>
                    <a:stretch/>
                  </pic:blipFill>
                  <pic:spPr bwMode="auto">
                    <a:xfrm>
                      <a:off x="0" y="0"/>
                      <a:ext cx="5733415" cy="552913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5F4F6F4B"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ean Anderson" w:date="2022-06-08T15:01:00Z" w:initials="SA">
    <w:p w14:paraId="5402E06C" w14:textId="1E9DADCC" w:rsidR="00AA6A12" w:rsidRDefault="00AA6A12">
      <w:pPr>
        <w:pStyle w:val="CommentText"/>
      </w:pPr>
      <w:r>
        <w:rPr>
          <w:rStyle w:val="CommentReference"/>
        </w:rPr>
        <w:annotationRef/>
      </w:r>
      <w:r>
        <w:t xml:space="preserve">Starting </w:t>
      </w:r>
      <w:proofErr w:type="gramStart"/>
      <w:r>
        <w:t>more broad</w:t>
      </w:r>
      <w:proofErr w:type="gramEnd"/>
      <w:r>
        <w:t xml:space="preserve"> than ‘just’ fish</w:t>
      </w:r>
    </w:p>
  </w:comment>
  <w:comment w:id="105" w:author="Sean Anderson" w:date="2022-06-08T15:41:00Z" w:initials="SA">
    <w:p w14:paraId="22972B34" w14:textId="158307FC" w:rsidR="0088333D" w:rsidRDefault="0088333D">
      <w:pPr>
        <w:pStyle w:val="CommentText"/>
      </w:pPr>
      <w:r>
        <w:rPr>
          <w:rStyle w:val="CommentReference"/>
        </w:rPr>
        <w:annotationRef/>
      </w:r>
      <w:r>
        <w:t>Sounds fancier</w:t>
      </w:r>
    </w:p>
  </w:comment>
  <w:comment w:id="112" w:author="Sean Anderson" w:date="2022-06-08T15:41:00Z" w:initials="SA">
    <w:p w14:paraId="272E8D26" w14:textId="2B217E59" w:rsidR="0088333D" w:rsidRDefault="0088333D">
      <w:pPr>
        <w:pStyle w:val="CommentText"/>
      </w:pPr>
      <w:r>
        <w:rPr>
          <w:rStyle w:val="CommentReference"/>
        </w:rPr>
        <w:annotationRef/>
      </w:r>
      <w:r>
        <w:t>Just making it a nice round number</w:t>
      </w:r>
    </w:p>
  </w:comment>
  <w:comment w:id="128" w:author="Michele Casini" w:date="2022-05-26T10:55:00Z" w:initials="MC">
    <w:p w14:paraId="79AA9BF8" w14:textId="731FD6C8" w:rsidR="00FB53C5" w:rsidRDefault="00FB53C5">
      <w:pPr>
        <w:pStyle w:val="CommentText"/>
      </w:pPr>
      <w:r>
        <w:rPr>
          <w:rStyle w:val="CommentReference"/>
        </w:rPr>
        <w:annotationRef/>
      </w:r>
      <w:r>
        <w:t>Meaning both biotic and abiotic, right? Below in the text as environmental I think we mean only abiotic. Check for consistency.</w:t>
      </w:r>
    </w:p>
  </w:comment>
  <w:comment w:id="162" w:author="Michele Casini" w:date="2022-05-25T08:43:00Z" w:initials="MC">
    <w:p w14:paraId="22C29965" w14:textId="4508EF6B" w:rsidR="009A60E2" w:rsidRDefault="009A60E2">
      <w:pPr>
        <w:pStyle w:val="CommentText"/>
      </w:pPr>
      <w:r>
        <w:rPr>
          <w:rStyle w:val="CommentReference"/>
        </w:rPr>
        <w:annotationRef/>
      </w:r>
      <w:r>
        <w:t>We need to decide if by “environmental” we mean the environment as a whole (biotic + abiotic) or only abiotic. In the abstract we mean the former I think, here the latter. Just to be consistent.</w:t>
      </w:r>
    </w:p>
  </w:comment>
  <w:comment w:id="163" w:author="Max Lindmark" w:date="2022-05-26T14:32:00Z" w:initials="MOU">
    <w:p w14:paraId="7B4BF1CE" w14:textId="77777777" w:rsidR="00130780" w:rsidRDefault="00130780" w:rsidP="00434531">
      <w:r>
        <w:rPr>
          <w:rStyle w:val="CommentReference"/>
        </w:rPr>
        <w:annotationRef/>
      </w:r>
      <w:r>
        <w:rPr>
          <w:sz w:val="20"/>
          <w:szCs w:val="20"/>
        </w:rPr>
        <w:t>Added abiotic here, good point</w:t>
      </w:r>
    </w:p>
  </w:comment>
  <w:comment w:id="164" w:author="Sean Anderson" w:date="2022-06-08T15:05:00Z" w:initials="SA">
    <w:p w14:paraId="653276AB" w14:textId="6F708437" w:rsidR="00AA6A12" w:rsidRDefault="00AA6A12">
      <w:pPr>
        <w:pStyle w:val="CommentText"/>
      </w:pPr>
      <w:r>
        <w:rPr>
          <w:rStyle w:val="CommentReference"/>
        </w:rPr>
        <w:annotationRef/>
      </w:r>
      <w:r>
        <w:t xml:space="preserve">Might be crazy, but perhaps this paragraph can be deleted with a few necessary phrases moved to the methods (including GLMM definition). I’m just thinking Proc B will be looking for less </w:t>
      </w:r>
      <w:proofErr w:type="spellStart"/>
      <w:r>
        <w:t>methodsy</w:t>
      </w:r>
      <w:proofErr w:type="spellEnd"/>
      <w:r>
        <w:t xml:space="preserve"> stuff.</w:t>
      </w:r>
    </w:p>
  </w:comment>
  <w:comment w:id="168" w:author="Michele Casini" w:date="2022-05-25T08:44:00Z" w:initials="MC">
    <w:p w14:paraId="38F9CD41" w14:textId="2B886E70" w:rsidR="009A60E2" w:rsidRDefault="009A60E2">
      <w:pPr>
        <w:pStyle w:val="CommentText"/>
      </w:pPr>
      <w:r>
        <w:rPr>
          <w:rStyle w:val="CommentReference"/>
        </w:rPr>
        <w:annotationRef/>
      </w:r>
      <w:r>
        <w:t>Recheck this. Do you mean that spatial processes explained more than density, and that spatio-temporal processes explained more than temperature? In this case it is OK, otherwise delete “respectively”.</w:t>
      </w:r>
    </w:p>
  </w:comment>
  <w:comment w:id="169" w:author="Max Lindmark" w:date="2022-05-26T14:34:00Z" w:initials="MOU">
    <w:p w14:paraId="777803CC" w14:textId="77777777" w:rsidR="00130780" w:rsidRDefault="00130780" w:rsidP="007C5B39">
      <w:r>
        <w:rPr>
          <w:rStyle w:val="CommentReference"/>
        </w:rPr>
        <w:annotationRef/>
      </w:r>
      <w:r>
        <w:rPr>
          <w:sz w:val="20"/>
          <w:szCs w:val="20"/>
        </w:rPr>
        <w:t>Deleting respectively</w:t>
      </w:r>
    </w:p>
  </w:comment>
  <w:comment w:id="166" w:author="Sean Anderson" w:date="2022-06-08T15:04:00Z" w:initials="SA">
    <w:p w14:paraId="762559B6" w14:textId="4BAEF438" w:rsidR="00AA6A12" w:rsidRDefault="00AA6A12">
      <w:pPr>
        <w:pStyle w:val="CommentText"/>
      </w:pPr>
      <w:r>
        <w:rPr>
          <w:rStyle w:val="CommentReference"/>
        </w:rPr>
        <w:annotationRef/>
      </w:r>
      <w:r>
        <w:t xml:space="preserve">I have some fear this is undermining the novelty of the paper for a journal such as Proc B. </w:t>
      </w:r>
    </w:p>
  </w:comment>
  <w:comment w:id="171" w:author="Michele Casini" w:date="2022-05-25T08:44:00Z" w:initials="MC">
    <w:p w14:paraId="1A884AC9" w14:textId="52369D53" w:rsidR="009A60E2" w:rsidRDefault="009A60E2" w:rsidP="00984587">
      <w:pPr>
        <w:pStyle w:val="CommentText"/>
      </w:pPr>
      <w:r>
        <w:rPr>
          <w:rStyle w:val="CommentReference"/>
        </w:rPr>
        <w:annotationRef/>
      </w:r>
      <w:r>
        <w:t>It would be more informative to tell what happened in the southern areas, where cod is concentrated since the early 1990s. I would just tell that also sprat and herring changed, as done for flounder above.</w:t>
      </w:r>
    </w:p>
    <w:p w14:paraId="79A9BD09" w14:textId="77777777" w:rsidR="009A60E2" w:rsidRDefault="009A60E2" w:rsidP="00984587">
      <w:pPr>
        <w:pStyle w:val="CommentText"/>
      </w:pPr>
    </w:p>
    <w:p w14:paraId="67E577D3" w14:textId="7FC5EF10" w:rsidR="009A60E2" w:rsidRDefault="009A60E2" w:rsidP="00984587">
      <w:pPr>
        <w:pStyle w:val="CommentText"/>
      </w:pPr>
      <w:r>
        <w:t>“as well as</w:t>
      </w:r>
      <w:r w:rsidRPr="00C038C3">
        <w:t xml:space="preserve"> </w:t>
      </w:r>
      <w:r>
        <w:t xml:space="preserve">large changes in the abundance </w:t>
      </w:r>
      <w:r w:rsidRPr="00C038C3">
        <w:t xml:space="preserve">of its main pelagic prey species (sprat </w:t>
      </w:r>
      <w:r w:rsidRPr="00C038C3">
        <w:rPr>
          <w:i/>
        </w:rPr>
        <w:t>Sprattus sprattus</w:t>
      </w:r>
      <w:r w:rsidRPr="00C038C3">
        <w:t xml:space="preserve"> and herring </w:t>
      </w:r>
      <w:r w:rsidRPr="00C038C3">
        <w:rPr>
          <w:i/>
        </w:rPr>
        <w:t>Clupea harengus</w:t>
      </w:r>
      <w:r w:rsidRPr="00C038C3">
        <w:t>)</w:t>
      </w:r>
      <w:r>
        <w:t xml:space="preserve"> </w:t>
      </w:r>
      <w:r>
        <w:fldChar w:fldCharType="begin"/>
      </w:r>
      <w:r>
        <w:instrText xml:space="preserve"> ADDIN ZOTERO_ITEM CSL_CITATION {"citationID":"ez6MN3Ne","properties":{"formattedCitation":"(31,36,37)","plainCitation":"(31,36,37)","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fldChar w:fldCharType="separate"/>
      </w:r>
      <w:r>
        <w:rPr>
          <w:lang w:val="en-GB"/>
        </w:rPr>
        <w:t>(31,36,37)</w:t>
      </w:r>
      <w:r>
        <w:fldChar w:fldCharType="end"/>
      </w:r>
      <w:r>
        <w:t>.”</w:t>
      </w:r>
    </w:p>
  </w:comment>
  <w:comment w:id="172" w:author="Max Lindmark" w:date="2022-05-26T14:36:00Z" w:initials="MOU">
    <w:p w14:paraId="465C1B78" w14:textId="77777777" w:rsidR="0051389A" w:rsidRDefault="0051389A" w:rsidP="00D96949">
      <w:r>
        <w:rPr>
          <w:rStyle w:val="CommentReference"/>
        </w:rPr>
        <w:annotationRef/>
      </w:r>
      <w:r>
        <w:rPr>
          <w:sz w:val="20"/>
          <w:szCs w:val="20"/>
        </w:rPr>
        <w:t>Hmm, but the southern areas have the least change in sprat biomass? I think I’ll keep it as it is</w:t>
      </w:r>
    </w:p>
  </w:comment>
  <w:comment w:id="175" w:author="Michele Casini" w:date="2022-05-25T08:45:00Z" w:initials="MC">
    <w:p w14:paraId="56F473EC" w14:textId="5696ACE6" w:rsidR="009A60E2" w:rsidRDefault="009A60E2">
      <w:pPr>
        <w:pStyle w:val="CommentText"/>
      </w:pPr>
      <w:r>
        <w:rPr>
          <w:rStyle w:val="CommentReference"/>
        </w:rPr>
        <w:annotationRef/>
      </w:r>
      <w:r>
        <w:t>Just say condition, to make things easier her, then in the Methods we specify how condition was estimated.</w:t>
      </w:r>
    </w:p>
  </w:comment>
  <w:comment w:id="176" w:author="Max Lindmark" w:date="2022-05-26T14:36:00Z" w:initials="MOU">
    <w:p w14:paraId="11485DBE" w14:textId="77777777" w:rsidR="0051389A" w:rsidRDefault="0051389A" w:rsidP="00E70C82">
      <w:r>
        <w:rPr>
          <w:rStyle w:val="CommentReference"/>
        </w:rPr>
        <w:annotationRef/>
      </w:r>
      <w:r>
        <w:rPr>
          <w:sz w:val="20"/>
          <w:szCs w:val="20"/>
        </w:rPr>
        <w:t>ok</w:t>
      </w:r>
    </w:p>
  </w:comment>
  <w:comment w:id="181" w:author="Michele Casini" w:date="2022-05-25T10:03:00Z" w:initials="MC">
    <w:p w14:paraId="2E8F6E69" w14:textId="2040F37A" w:rsidR="009A60E2" w:rsidRPr="000D2119" w:rsidRDefault="009A60E2">
      <w:pPr>
        <w:pStyle w:val="CommentText"/>
        <w:rPr>
          <w:vertAlign w:val="superscript"/>
        </w:rPr>
      </w:pPr>
      <w:r>
        <w:rPr>
          <w:rStyle w:val="CommentReference"/>
        </w:rPr>
        <w:annotationRef/>
      </w:r>
      <w:r>
        <w:t>Here is index, below factor, sometimes only condition. I would try to be still more consistent. What do you mean by index? Time-series?</w:t>
      </w:r>
    </w:p>
  </w:comment>
  <w:comment w:id="199" w:author="Sean Anderson" w:date="2022-06-08T15:12:00Z" w:initials="SA">
    <w:p w14:paraId="2B83E2C8" w14:textId="77777777" w:rsidR="00F9290C" w:rsidRDefault="00F9290C">
      <w:pPr>
        <w:pStyle w:val="CommentText"/>
      </w:pPr>
      <w:r>
        <w:rPr>
          <w:rStyle w:val="CommentReference"/>
        </w:rPr>
        <w:annotationRef/>
      </w:r>
      <w:r>
        <w:t xml:space="preserve">Debatably, should be subscript </w:t>
      </w:r>
      <w:proofErr w:type="spellStart"/>
      <w:proofErr w:type="gramStart"/>
      <w:r>
        <w:t>s,t</w:t>
      </w:r>
      <w:proofErr w:type="spellEnd"/>
      <w:proofErr w:type="gramEnd"/>
      <w:r>
        <w:t xml:space="preserve"> in equation</w:t>
      </w:r>
    </w:p>
    <w:p w14:paraId="070C5C0B" w14:textId="77777777" w:rsidR="00F9290C" w:rsidRDefault="00F9290C">
      <w:pPr>
        <w:pStyle w:val="CommentText"/>
      </w:pPr>
    </w:p>
    <w:p w14:paraId="68BDBB93" w14:textId="77777777" w:rsidR="00F9290C" w:rsidRDefault="00F9290C">
      <w:pPr>
        <w:pStyle w:val="CommentText"/>
      </w:pPr>
      <w:proofErr w:type="spellStart"/>
      <w:r>
        <w:t>x_</w:t>
      </w:r>
      <w:proofErr w:type="gramStart"/>
      <w:r>
        <w:t>k,s</w:t>
      </w:r>
      <w:proofErr w:type="gramEnd"/>
      <w:r>
        <w:t>,t</w:t>
      </w:r>
      <w:proofErr w:type="spellEnd"/>
      <w:r>
        <w:t xml:space="preserve"> should be one value</w:t>
      </w:r>
    </w:p>
    <w:p w14:paraId="2AD3ED19" w14:textId="53330DD0" w:rsidR="00F9290C" w:rsidRDefault="00F9290C">
      <w:pPr>
        <w:pStyle w:val="CommentText"/>
      </w:pPr>
      <w:r>
        <w:t>maybe don’t call vector here?</w:t>
      </w:r>
    </w:p>
  </w:comment>
  <w:comment w:id="200" w:author="Sean Anderson" w:date="2022-06-08T15:14:00Z" w:initials="SA">
    <w:p w14:paraId="6F4F8207" w14:textId="77777777" w:rsidR="00B4350E" w:rsidRDefault="00B4350E">
      <w:pPr>
        <w:pStyle w:val="CommentText"/>
      </w:pPr>
      <w:r>
        <w:rPr>
          <w:rStyle w:val="CommentReference"/>
        </w:rPr>
        <w:annotationRef/>
      </w:r>
      <w:r>
        <w:t xml:space="preserve">Bold without s, not bold once </w:t>
      </w:r>
      <w:proofErr w:type="spellStart"/>
      <w:r>
        <w:t>subsetted</w:t>
      </w:r>
      <w:proofErr w:type="spellEnd"/>
      <w:r>
        <w:t xml:space="preserve"> to value s.</w:t>
      </w:r>
    </w:p>
    <w:p w14:paraId="68979394" w14:textId="77777777" w:rsidR="00B4350E" w:rsidRDefault="00B4350E">
      <w:pPr>
        <w:pStyle w:val="CommentText"/>
      </w:pPr>
    </w:p>
    <w:p w14:paraId="4A4E3EDE" w14:textId="77777777" w:rsidR="00B4350E" w:rsidRDefault="00B4350E">
      <w:pPr>
        <w:pStyle w:val="CommentText"/>
      </w:pPr>
      <w:r>
        <w:t>Make bold omega (no s) to match equation?</w:t>
      </w:r>
    </w:p>
    <w:p w14:paraId="34C0A966" w14:textId="77777777" w:rsidR="00B4350E" w:rsidRDefault="00B4350E">
      <w:pPr>
        <w:pStyle w:val="CommentText"/>
      </w:pPr>
    </w:p>
    <w:p w14:paraId="0526C9C5" w14:textId="77777777" w:rsidR="00B4350E" w:rsidRDefault="00B4350E">
      <w:pPr>
        <w:pStyle w:val="CommentText"/>
      </w:pPr>
      <w:r>
        <w:t>Then add ‘vector’ in sentence.</w:t>
      </w:r>
    </w:p>
    <w:p w14:paraId="0CBA523B" w14:textId="77777777" w:rsidR="00B4350E" w:rsidRDefault="00B4350E">
      <w:pPr>
        <w:pStyle w:val="CommentText"/>
      </w:pPr>
    </w:p>
    <w:p w14:paraId="2836B815" w14:textId="499008A8" w:rsidR="00B4350E" w:rsidRDefault="00B4350E">
      <w:pPr>
        <w:pStyle w:val="CommentText"/>
      </w:pPr>
      <w:r>
        <w:t xml:space="preserve">Same comment for </w:t>
      </w:r>
      <w:proofErr w:type="spellStart"/>
      <w:r>
        <w:t>epsilon_</w:t>
      </w:r>
      <w:proofErr w:type="gramStart"/>
      <w:r>
        <w:t>s,t</w:t>
      </w:r>
      <w:proofErr w:type="spellEnd"/>
      <w:proofErr w:type="gramEnd"/>
    </w:p>
  </w:comment>
  <w:comment w:id="201" w:author="Sean Anderson" w:date="2022-06-08T15:17:00Z" w:initials="SA">
    <w:p w14:paraId="37F7A8BF" w14:textId="2E436014" w:rsidR="00B4350E" w:rsidRDefault="00B4350E">
      <w:pPr>
        <w:pStyle w:val="CommentText"/>
      </w:pPr>
      <w:r>
        <w:rPr>
          <w:rStyle w:val="CommentReference"/>
        </w:rPr>
        <w:annotationRef/>
      </w:r>
      <w:r>
        <w:t xml:space="preserve">Same comment as above; </w:t>
      </w:r>
      <w:proofErr w:type="gramStart"/>
      <w:r>
        <w:t>so</w:t>
      </w:r>
      <w:proofErr w:type="gramEnd"/>
      <w:r>
        <w:t xml:space="preserve"> match what you do above (subscripting by s and t or not)</w:t>
      </w:r>
    </w:p>
  </w:comment>
  <w:comment w:id="205" w:author="Sean Anderson" w:date="2022-06-08T15:17:00Z" w:initials="SA">
    <w:p w14:paraId="2E3FDE2A" w14:textId="3EF7D524" w:rsidR="00B4350E" w:rsidRDefault="00B4350E">
      <w:pPr>
        <w:pStyle w:val="CommentText"/>
      </w:pPr>
      <w:r>
        <w:rPr>
          <w:rStyle w:val="CommentReference"/>
        </w:rPr>
        <w:annotationRef/>
      </w:r>
      <w:r>
        <w:t>These are correctly not bold</w:t>
      </w:r>
    </w:p>
  </w:comment>
  <w:comment w:id="206" w:author="Sean Anderson" w:date="2022-06-08T15:18:00Z" w:initials="SA">
    <w:p w14:paraId="40733DF1" w14:textId="2F6F94D9" w:rsidR="00B4350E" w:rsidRDefault="00B4350E">
      <w:pPr>
        <w:pStyle w:val="CommentText"/>
      </w:pPr>
      <w:r>
        <w:rPr>
          <w:rStyle w:val="CommentReference"/>
        </w:rPr>
        <w:annotationRef/>
      </w:r>
      <w:r>
        <w:t>So doesn’t start with parameter</w:t>
      </w:r>
    </w:p>
  </w:comment>
  <w:comment w:id="214" w:author="Michele Casini" w:date="2022-05-25T08:46:00Z" w:initials="MC">
    <w:p w14:paraId="1273658B" w14:textId="0477EA42" w:rsidR="009A60E2" w:rsidRDefault="009A60E2">
      <w:pPr>
        <w:pStyle w:val="CommentText"/>
      </w:pPr>
      <w:r>
        <w:rPr>
          <w:rStyle w:val="CommentReference"/>
        </w:rPr>
        <w:annotationRef/>
      </w:r>
      <w:proofErr w:type="gramStart"/>
      <w:r>
        <w:t>Also</w:t>
      </w:r>
      <w:proofErr w:type="gramEnd"/>
      <w:r>
        <w:t xml:space="preserve"> the geographical coordinates I think?</w:t>
      </w:r>
    </w:p>
  </w:comment>
  <w:comment w:id="215" w:author="Max Lindmark" w:date="2022-05-26T14:44:00Z" w:initials="MOU">
    <w:p w14:paraId="1850ABA9" w14:textId="77777777" w:rsidR="0073425F" w:rsidRDefault="0073425F" w:rsidP="0011147B">
      <w:r>
        <w:rPr>
          <w:rStyle w:val="CommentReference"/>
        </w:rPr>
        <w:annotationRef/>
      </w:r>
      <w:r>
        <w:rPr>
          <w:sz w:val="20"/>
          <w:szCs w:val="20"/>
        </w:rPr>
        <w:t>Yes though in the model explanation I distinguish between covariates and spatial/spatiotemporal terms</w:t>
      </w:r>
    </w:p>
  </w:comment>
  <w:comment w:id="216" w:author="Sean Anderson" w:date="2022-06-08T15:22:00Z" w:initials="SA">
    <w:p w14:paraId="3F2312F2" w14:textId="0F00F4A8" w:rsidR="00CF2D06" w:rsidRDefault="00CF2D06">
      <w:pPr>
        <w:pStyle w:val="CommentText"/>
      </w:pPr>
      <w:r>
        <w:rPr>
          <w:rStyle w:val="CommentReference"/>
        </w:rPr>
        <w:annotationRef/>
      </w:r>
      <w:r>
        <w:t>I’m sorry to bring this up again… this is evolving… what type were used? I need to find the SI…</w:t>
      </w:r>
    </w:p>
    <w:p w14:paraId="5367B500" w14:textId="77777777" w:rsidR="00CF2D06" w:rsidRDefault="00CF2D06">
      <w:pPr>
        <w:pStyle w:val="CommentText"/>
      </w:pPr>
    </w:p>
    <w:p w14:paraId="1456BB5F" w14:textId="77777777" w:rsidR="00CF2D06" w:rsidRDefault="00CF2D06">
      <w:pPr>
        <w:pStyle w:val="CommentText"/>
      </w:pPr>
      <w:r>
        <w:t>The gold standard is now available and not too slow… MCMC random effects with fixed effects at MLE.</w:t>
      </w:r>
    </w:p>
    <w:p w14:paraId="7E159E54" w14:textId="36A4B953" w:rsidR="00CF2D06" w:rsidRDefault="00CF2D06">
      <w:pPr>
        <w:pStyle w:val="CommentText"/>
      </w:pPr>
      <w:proofErr w:type="gramStart"/>
      <w:r>
        <w:t>residuals(</w:t>
      </w:r>
      <w:proofErr w:type="gramEnd"/>
      <w:r>
        <w:t>fit, type = “</w:t>
      </w:r>
      <w:proofErr w:type="spellStart"/>
      <w:r>
        <w:t>mle-mcmc</w:t>
      </w:r>
      <w:proofErr w:type="spellEnd"/>
      <w:r>
        <w:t>”) perhaps adjusting the warmup and iterations.</w:t>
      </w:r>
    </w:p>
  </w:comment>
  <w:comment w:id="217" w:author="Sean Anderson" w:date="2022-06-08T15:25:00Z" w:initials="SA">
    <w:p w14:paraId="5ADCDF61" w14:textId="501D6EF2" w:rsidR="00CF2D06" w:rsidRDefault="00CF2D06">
      <w:pPr>
        <w:pStyle w:val="CommentText"/>
      </w:pPr>
      <w:r>
        <w:rPr>
          <w:rStyle w:val="CommentReference"/>
        </w:rPr>
        <w:annotationRef/>
      </w:r>
      <w:r>
        <w:t xml:space="preserve">Nice result, but counter to cover letter that it’s </w:t>
      </w:r>
      <w:proofErr w:type="gramStart"/>
      <w:r>
        <w:t>fairly homogenous</w:t>
      </w:r>
      <w:proofErr w:type="gramEnd"/>
      <w:r>
        <w:t>, which undermines the spatiotemporal approach, no?</w:t>
      </w:r>
    </w:p>
  </w:comment>
  <w:comment w:id="218" w:author="Sean Anderson" w:date="2022-06-08T15:26:00Z" w:initials="SA">
    <w:p w14:paraId="6F0289AF" w14:textId="77777777" w:rsidR="002118B2" w:rsidRDefault="002118B2">
      <w:pPr>
        <w:pStyle w:val="CommentText"/>
      </w:pPr>
      <w:r>
        <w:rPr>
          <w:rStyle w:val="CommentReference"/>
        </w:rPr>
        <w:annotationRef/>
      </w:r>
      <w:r>
        <w:t>Should probably call conditional effects plots</w:t>
      </w:r>
    </w:p>
    <w:p w14:paraId="3818C984" w14:textId="77777777" w:rsidR="002118B2" w:rsidRDefault="002118B2">
      <w:pPr>
        <w:pStyle w:val="CommentText"/>
      </w:pPr>
    </w:p>
    <w:p w14:paraId="56035CB2" w14:textId="751136D4" w:rsidR="002118B2" w:rsidRDefault="002118B2">
      <w:pPr>
        <w:pStyle w:val="CommentText"/>
      </w:pPr>
      <w:r>
        <w:t>(</w:t>
      </w:r>
      <w:proofErr w:type="gramStart"/>
      <w:r>
        <w:t>as</w:t>
      </w:r>
      <w:proofErr w:type="gramEnd"/>
      <w:r>
        <w:t xml:space="preserve"> an aside, marginal are now possible with </w:t>
      </w:r>
      <w:proofErr w:type="spellStart"/>
      <w:r>
        <w:t>ggeffects</w:t>
      </w:r>
      <w:proofErr w:type="spellEnd"/>
      <w:r>
        <w:t xml:space="preserve"> in dev branch)</w:t>
      </w:r>
    </w:p>
  </w:comment>
  <w:comment w:id="220" w:author="Sean Anderson" w:date="2022-06-08T15:27:00Z" w:initials="SA">
    <w:p w14:paraId="4778081B" w14:textId="7FBE70C3" w:rsidR="002118B2" w:rsidRDefault="002118B2">
      <w:pPr>
        <w:pStyle w:val="CommentText"/>
      </w:pPr>
      <w:r>
        <w:rPr>
          <w:rStyle w:val="CommentReference"/>
        </w:rPr>
        <w:annotationRef/>
      </w:r>
      <w:r>
        <w:t xml:space="preserve">We need to get this into </w:t>
      </w:r>
      <w:proofErr w:type="spellStart"/>
      <w:r>
        <w:t>sdmTMB</w:t>
      </w:r>
      <w:proofErr w:type="spellEnd"/>
      <w:r>
        <w:t>! Very useful.</w:t>
      </w:r>
    </w:p>
  </w:comment>
  <w:comment w:id="222" w:author="Sean Anderson" w:date="2022-06-08T15:28:00Z" w:initials="SA">
    <w:p w14:paraId="335C61C7" w14:textId="68DE4110" w:rsidR="002118B2" w:rsidRDefault="002118B2">
      <w:pPr>
        <w:pStyle w:val="CommentText"/>
      </w:pPr>
      <w:r>
        <w:rPr>
          <w:rStyle w:val="CommentReference"/>
        </w:rPr>
        <w:annotationRef/>
      </w:r>
      <w:r>
        <w:t>Perhaps this is discussion and not results?</w:t>
      </w:r>
    </w:p>
  </w:comment>
  <w:comment w:id="226" w:author="Sean Anderson" w:date="2022-06-08T15:28:00Z" w:initials="SA">
    <w:p w14:paraId="099FB6F5" w14:textId="1724C198" w:rsidR="002118B2" w:rsidRDefault="002118B2">
      <w:pPr>
        <w:pStyle w:val="CommentText"/>
      </w:pPr>
      <w:r>
        <w:rPr>
          <w:rStyle w:val="CommentReference"/>
        </w:rPr>
        <w:annotationRef/>
      </w:r>
      <w:r>
        <w:t>Is there a fig to reference? Just checking. I assume this is it?</w:t>
      </w:r>
    </w:p>
  </w:comment>
  <w:comment w:id="231" w:author="Sean Anderson" w:date="2022-06-08T15:29:00Z" w:initials="SA">
    <w:p w14:paraId="390EA9A6" w14:textId="6AAFEF57" w:rsidR="002118B2" w:rsidRDefault="002118B2">
      <w:pPr>
        <w:pStyle w:val="CommentText"/>
      </w:pPr>
      <w:r>
        <w:rPr>
          <w:rStyle w:val="CommentReference"/>
        </w:rPr>
        <w:annotationRef/>
      </w:r>
      <w:r>
        <w:t>Conditional?</w:t>
      </w:r>
    </w:p>
  </w:comment>
  <w:comment w:id="232" w:author="Michele Casini" w:date="2022-05-25T10:49:00Z" w:initials="MC">
    <w:p w14:paraId="0E2C9A48" w14:textId="69D62A4A" w:rsidR="00D843B5" w:rsidRDefault="00D843B5">
      <w:pPr>
        <w:pStyle w:val="CommentText"/>
      </w:pPr>
      <w:r>
        <w:rPr>
          <w:rStyle w:val="CommentReference"/>
        </w:rPr>
        <w:annotationRef/>
      </w:r>
      <w:r>
        <w:t>Max, I’m not sure you did</w:t>
      </w:r>
      <w:r w:rsidR="00FB53C5">
        <w:t xml:space="preserve"> already</w:t>
      </w:r>
      <w:r>
        <w:t xml:space="preserve">, </w:t>
      </w:r>
      <w:r w:rsidR="00FB53C5">
        <w:t xml:space="preserve">but we need to </w:t>
      </w:r>
      <w:r>
        <w:t>add in the Methods over what depth range you estimated this (20-80m</w:t>
      </w:r>
      <w:r w:rsidR="00FB53C5">
        <w:t>, 20-100</w:t>
      </w:r>
      <w:r>
        <w:t>)?</w:t>
      </w:r>
    </w:p>
  </w:comment>
  <w:comment w:id="233" w:author="Max Lindmark" w:date="2022-05-26T14:46:00Z" w:initials="MOU">
    <w:p w14:paraId="427BB87C" w14:textId="77777777" w:rsidR="0073425F" w:rsidRDefault="0073425F" w:rsidP="00164839">
      <w:r>
        <w:rPr>
          <w:rStyle w:val="CommentReference"/>
        </w:rPr>
        <w:annotationRef/>
      </w:r>
      <w:r>
        <w:rPr>
          <w:sz w:val="20"/>
          <w:szCs w:val="20"/>
        </w:rPr>
        <w:t>This is just total in the environment, all the grid cells. When we calculate the weighted oxygen concentration we take into account the distribution and density of cod, so we contrast those</w:t>
      </w:r>
    </w:p>
  </w:comment>
  <w:comment w:id="236" w:author="Sean Anderson" w:date="2022-06-08T15:31:00Z" w:initials="SA">
    <w:p w14:paraId="39822C0D" w14:textId="0016030F" w:rsidR="00CB58B4" w:rsidRDefault="00CB58B4">
      <w:pPr>
        <w:pStyle w:val="CommentText"/>
      </w:pPr>
      <w:r>
        <w:rPr>
          <w:rStyle w:val="CommentReference"/>
        </w:rPr>
        <w:annotationRef/>
      </w:r>
      <w:r>
        <w:t>Nice wording for cover letter</w:t>
      </w:r>
    </w:p>
  </w:comment>
  <w:comment w:id="244" w:author="Sean Anderson" w:date="2022-06-08T15:33:00Z" w:initials="SA">
    <w:p w14:paraId="568CFCC5" w14:textId="7E7B5F59" w:rsidR="00CB58B4" w:rsidRDefault="00CB58B4">
      <w:pPr>
        <w:pStyle w:val="CommentText"/>
      </w:pPr>
      <w:r>
        <w:rPr>
          <w:rStyle w:val="CommentReference"/>
        </w:rPr>
        <w:annotationRef/>
      </w:r>
      <w:r>
        <w:t xml:space="preserve">Again, nice wording for cover letter, maybe with previous sentence </w:t>
      </w:r>
    </w:p>
  </w:comment>
  <w:comment w:id="258" w:author="Max Lindmark" w:date="2022-05-19T19:56:00Z" w:initials="MOU">
    <w:p w14:paraId="14EC8DA7" w14:textId="1F61544D" w:rsidR="009A60E2" w:rsidRDefault="009A60E2" w:rsidP="009A60E2">
      <w:r>
        <w:rPr>
          <w:rStyle w:val="CommentReference"/>
        </w:rPr>
        <w:annotationRef/>
      </w:r>
      <w:r>
        <w:rPr>
          <w:sz w:val="20"/>
          <w:szCs w:val="20"/>
        </w:rPr>
        <w:t>I converted using this site: https://www.loligosystems.com/convert-oxygen-units</w:t>
      </w:r>
    </w:p>
  </w:comment>
  <w:comment w:id="280" w:author="Michele Casini" w:date="2022-05-25T10:09:00Z" w:initials="MC">
    <w:p w14:paraId="4F582543" w14:textId="759FE33F" w:rsidR="009A60E2" w:rsidRDefault="009A60E2">
      <w:pPr>
        <w:pStyle w:val="CommentText"/>
      </w:pPr>
      <w:r>
        <w:rPr>
          <w:rStyle w:val="CommentReference"/>
        </w:rPr>
        <w:annotationRef/>
      </w:r>
      <w:r>
        <w:t>There are other meta-analyses, such as Vaquer-Su</w:t>
      </w:r>
      <w:r w:rsidR="00DC3D14">
        <w:t xml:space="preserve">nyer and Duarte, where they say in Discussion </w:t>
      </w:r>
      <w:r>
        <w:t>that for cod is 10.2 mg/l</w:t>
      </w:r>
      <w:r w:rsidR="00D843B5">
        <w:t xml:space="preserve"> (around 7 ml/l)</w:t>
      </w:r>
      <w:r>
        <w:t xml:space="preserve">. </w:t>
      </w:r>
      <w:r w:rsidR="00DC3D14">
        <w:t xml:space="preserve">There is a range of values, </w:t>
      </w:r>
      <w:r w:rsidR="005352F2">
        <w:t>more or less conservative.</w:t>
      </w:r>
      <w:r w:rsidR="00D843B5">
        <w:t xml:space="preserve"> You also Max told me on Zoom last week that it could be such high as 7 ml/l if I recall correctly.</w:t>
      </w:r>
    </w:p>
  </w:comment>
  <w:comment w:id="281" w:author="Max Lindmark" w:date="2022-05-26T14:52:00Z" w:initials="MOU">
    <w:p w14:paraId="5037EAD0" w14:textId="77777777" w:rsidR="00991677" w:rsidRDefault="00BE0153" w:rsidP="00825EC7">
      <w:r>
        <w:rPr>
          <w:rStyle w:val="CommentReference"/>
        </w:rPr>
        <w:annotationRef/>
      </w:r>
      <w:r w:rsidR="00991677">
        <w:rPr>
          <w:sz w:val="20"/>
          <w:szCs w:val="20"/>
        </w:rPr>
        <w:t>I have checked the reference (Saunders 1963 CJFAS) in the Vaquer-Sunyer meta-analysis and I doubt it’s very relevant here based on the abstract (it’s from 1963, no access and it’s not on sci hub).</w:t>
      </w:r>
      <w:r w:rsidR="00991677">
        <w:rPr>
          <w:sz w:val="20"/>
          <w:szCs w:val="20"/>
        </w:rPr>
        <w:cr/>
      </w:r>
      <w:r w:rsidR="00991677">
        <w:rPr>
          <w:sz w:val="20"/>
          <w:szCs w:val="20"/>
        </w:rPr>
        <w:cr/>
        <w:t>They write: Reducing the ambient oxygen from about 10 to 3 mg/l lowers the rate of oxygen consumption slightly, but the respiratory volume (volume of water pumped over the gills per unit time) is markedly increased.</w:t>
      </w:r>
      <w:r w:rsidR="00991677">
        <w:rPr>
          <w:sz w:val="20"/>
          <w:szCs w:val="20"/>
        </w:rPr>
        <w:cr/>
      </w:r>
      <w:r w:rsidR="00991677">
        <w:rPr>
          <w:sz w:val="20"/>
          <w:szCs w:val="20"/>
        </w:rPr>
        <w:cr/>
        <w:t xml:space="preserve">So what they mean is that cod are stressed below 10 mg/L because they pump bigger volumes. We shouldn’t mix that up with negative effects on growth and condition, which occur at lower levels. </w:t>
      </w:r>
      <w:r w:rsidR="00991677">
        <w:rPr>
          <w:sz w:val="20"/>
          <w:szCs w:val="20"/>
        </w:rPr>
        <w:cr/>
      </w:r>
      <w:r w:rsidR="00991677">
        <w:rPr>
          <w:sz w:val="20"/>
          <w:szCs w:val="20"/>
        </w:rPr>
        <w:cr/>
        <w:t xml:space="preserve">We shouldn’t mix these threshold because they are “thresholds” for different things, not even sure the 10 mg/L is a threshold. </w:t>
      </w:r>
    </w:p>
  </w:comment>
  <w:comment w:id="295" w:author="Michele Casini" w:date="2022-05-26T10:17:00Z" w:initials="MC">
    <w:p w14:paraId="446C0CEE" w14:textId="7DE496D4" w:rsidR="00273D85" w:rsidRDefault="00273D85">
      <w:pPr>
        <w:pStyle w:val="CommentText"/>
      </w:pPr>
      <w:r>
        <w:rPr>
          <w:rStyle w:val="CommentReference"/>
        </w:rPr>
        <w:annotationRef/>
      </w:r>
      <w:r>
        <w:t>Around 7 ml/l?</w:t>
      </w:r>
    </w:p>
  </w:comment>
  <w:comment w:id="306" w:author="Michele Casini" w:date="2022-05-25T10:44:00Z" w:initials="MC">
    <w:p w14:paraId="1CE4AA3C" w14:textId="2CDF15BA" w:rsidR="00D843B5" w:rsidRDefault="00D843B5">
      <w:pPr>
        <w:pStyle w:val="CommentText"/>
      </w:pPr>
      <w:r>
        <w:rPr>
          <w:rStyle w:val="CommentReference"/>
        </w:rPr>
        <w:annotationRef/>
      </w:r>
      <w:r>
        <w:t>Refer to Vaquer-Sunyer and Duarte, or directly to the references they cite.</w:t>
      </w:r>
    </w:p>
  </w:comment>
  <w:comment w:id="328" w:author="Max Lindmark" w:date="2022-05-26T15:28:00Z" w:initials="MOU">
    <w:p w14:paraId="6B9A7316" w14:textId="77777777" w:rsidR="00F13EA1" w:rsidRDefault="00F13EA1" w:rsidP="00247106">
      <w:r>
        <w:rPr>
          <w:rStyle w:val="CommentReference"/>
        </w:rPr>
        <w:annotationRef/>
      </w:r>
      <w:r>
        <w:rPr>
          <w:sz w:val="20"/>
          <w:szCs w:val="20"/>
        </w:rPr>
        <w:t>This was a super long paragraphs that should have been cut before. What I cut is essentially already said two paragraphs above</w:t>
      </w:r>
    </w:p>
  </w:comment>
  <w:comment w:id="359" w:author="Sean Anderson" w:date="2022-06-08T15:37:00Z" w:initials="SA">
    <w:p w14:paraId="7829E5C1" w14:textId="06CE346A" w:rsidR="00F02537" w:rsidRDefault="00F02537">
      <w:pPr>
        <w:pStyle w:val="CommentText"/>
      </w:pPr>
      <w:r>
        <w:rPr>
          <w:rStyle w:val="CommentReference"/>
        </w:rPr>
        <w:annotationRef/>
      </w:r>
      <w:r>
        <w:t>Nice wording</w:t>
      </w:r>
    </w:p>
  </w:comment>
  <w:comment w:id="365" w:author="Sean Anderson" w:date="2022-06-08T15:20:00Z" w:initials="SA">
    <w:p w14:paraId="1E88D99E" w14:textId="0EFD19DC" w:rsidR="00CF2D06" w:rsidRDefault="00CF2D06">
      <w:pPr>
        <w:pStyle w:val="CommentText"/>
      </w:pPr>
      <w:r>
        <w:rPr>
          <w:rStyle w:val="CommentReference"/>
        </w:rPr>
        <w:annotationRef/>
      </w:r>
      <w:r>
        <w:t xml:space="preserve">Ideally cram the DOI link into the </w:t>
      </w:r>
      <w:proofErr w:type="spellStart"/>
      <w:r>
        <w:t>sdmTMB</w:t>
      </w:r>
      <w:proofErr w:type="spellEnd"/>
      <w:r>
        <w:t xml:space="preserve"> reference?</w:t>
      </w:r>
    </w:p>
  </w:comment>
  <w:comment w:id="388" w:author="Sean Anderson" w:date="2022-06-08T15:39:00Z" w:initials="SA">
    <w:p w14:paraId="4EC9E733" w14:textId="6109DE3A" w:rsidR="00F02537" w:rsidRDefault="00F02537">
      <w:pPr>
        <w:pStyle w:val="CommentText"/>
      </w:pPr>
      <w:r>
        <w:rPr>
          <w:rStyle w:val="CommentReference"/>
        </w:rPr>
        <w:annotationRef/>
      </w:r>
      <w:r>
        <w:t>Add page brea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02E06C" w15:done="0"/>
  <w15:commentEx w15:paraId="22972B34" w15:done="0"/>
  <w15:commentEx w15:paraId="272E8D26" w15:done="0"/>
  <w15:commentEx w15:paraId="79AA9BF8" w15:done="0"/>
  <w15:commentEx w15:paraId="22C29965" w15:done="0"/>
  <w15:commentEx w15:paraId="7B4BF1CE" w15:paraIdParent="22C29965" w15:done="0"/>
  <w15:commentEx w15:paraId="653276AB" w15:done="0"/>
  <w15:commentEx w15:paraId="38F9CD41" w15:done="0"/>
  <w15:commentEx w15:paraId="777803CC" w15:paraIdParent="38F9CD41" w15:done="0"/>
  <w15:commentEx w15:paraId="762559B6" w15:done="0"/>
  <w15:commentEx w15:paraId="67E577D3" w15:done="0"/>
  <w15:commentEx w15:paraId="465C1B78" w15:paraIdParent="67E577D3" w15:done="0"/>
  <w15:commentEx w15:paraId="56F473EC" w15:done="0"/>
  <w15:commentEx w15:paraId="11485DBE" w15:paraIdParent="56F473EC" w15:done="0"/>
  <w15:commentEx w15:paraId="2E8F6E69" w15:done="0"/>
  <w15:commentEx w15:paraId="2AD3ED19" w15:done="0"/>
  <w15:commentEx w15:paraId="2836B815" w15:done="0"/>
  <w15:commentEx w15:paraId="37F7A8BF" w15:done="0"/>
  <w15:commentEx w15:paraId="2E3FDE2A" w15:done="0"/>
  <w15:commentEx w15:paraId="40733DF1" w15:done="0"/>
  <w15:commentEx w15:paraId="1273658B" w15:done="0"/>
  <w15:commentEx w15:paraId="1850ABA9" w15:paraIdParent="1273658B" w15:done="0"/>
  <w15:commentEx w15:paraId="7E159E54" w15:done="0"/>
  <w15:commentEx w15:paraId="5ADCDF61" w15:done="0"/>
  <w15:commentEx w15:paraId="56035CB2" w15:done="0"/>
  <w15:commentEx w15:paraId="4778081B" w15:done="0"/>
  <w15:commentEx w15:paraId="335C61C7" w15:done="0"/>
  <w15:commentEx w15:paraId="099FB6F5" w15:done="0"/>
  <w15:commentEx w15:paraId="390EA9A6" w15:done="0"/>
  <w15:commentEx w15:paraId="0E2C9A48" w15:done="0"/>
  <w15:commentEx w15:paraId="427BB87C" w15:paraIdParent="0E2C9A48" w15:done="0"/>
  <w15:commentEx w15:paraId="39822C0D" w15:done="0"/>
  <w15:commentEx w15:paraId="568CFCC5" w15:done="0"/>
  <w15:commentEx w15:paraId="14EC8DA7" w15:done="0"/>
  <w15:commentEx w15:paraId="4F582543" w15:done="0"/>
  <w15:commentEx w15:paraId="5037EAD0" w15:paraIdParent="4F582543" w15:done="0"/>
  <w15:commentEx w15:paraId="446C0CEE" w15:done="0"/>
  <w15:commentEx w15:paraId="1CE4AA3C" w15:done="0"/>
  <w15:commentEx w15:paraId="6B9A7316" w15:done="0"/>
  <w15:commentEx w15:paraId="7829E5C1" w15:done="0"/>
  <w15:commentEx w15:paraId="1E88D99E" w15:done="0"/>
  <w15:commentEx w15:paraId="4EC9E7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B3850" w16cex:dateUtc="2022-06-08T22:01:00Z"/>
  <w16cex:commentExtensible w16cex:durableId="264B41BE" w16cex:dateUtc="2022-06-08T22:41:00Z"/>
  <w16cex:commentExtensible w16cex:durableId="264B41C5" w16cex:dateUtc="2022-06-08T22:41:00Z"/>
  <w16cex:commentExtensible w16cex:durableId="263A0D7A" w16cex:dateUtc="2022-05-26T08:55:00Z"/>
  <w16cex:commentExtensible w16cex:durableId="263A0D7B" w16cex:dateUtc="2022-05-25T06:43:00Z"/>
  <w16cex:commentExtensible w16cex:durableId="263A0E09" w16cex:dateUtc="2022-05-26T12:32:00Z"/>
  <w16cex:commentExtensible w16cex:durableId="264B3939" w16cex:dateUtc="2022-06-08T22:05:00Z"/>
  <w16cex:commentExtensible w16cex:durableId="263A0D7C" w16cex:dateUtc="2022-05-25T06:44:00Z"/>
  <w16cex:commentExtensible w16cex:durableId="263A0E62" w16cex:dateUtc="2022-05-26T12:34:00Z"/>
  <w16cex:commentExtensible w16cex:durableId="264B38F3" w16cex:dateUtc="2022-06-08T22:04:00Z"/>
  <w16cex:commentExtensible w16cex:durableId="263A0D7D" w16cex:dateUtc="2022-05-25T06:44:00Z"/>
  <w16cex:commentExtensible w16cex:durableId="263A0EEE" w16cex:dateUtc="2022-05-26T12:36:00Z"/>
  <w16cex:commentExtensible w16cex:durableId="263A0D7E" w16cex:dateUtc="2022-05-25T06:45:00Z"/>
  <w16cex:commentExtensible w16cex:durableId="263A0EFF" w16cex:dateUtc="2022-05-26T12:36:00Z"/>
  <w16cex:commentExtensible w16cex:durableId="263A0D7F" w16cex:dateUtc="2022-05-25T08:03:00Z"/>
  <w16cex:commentExtensible w16cex:durableId="264B3ADB" w16cex:dateUtc="2022-06-08T22:12:00Z"/>
  <w16cex:commentExtensible w16cex:durableId="264B3B42" w16cex:dateUtc="2022-06-08T22:14:00Z"/>
  <w16cex:commentExtensible w16cex:durableId="264B3BED" w16cex:dateUtc="2022-06-08T22:17:00Z"/>
  <w16cex:commentExtensible w16cex:durableId="264B3C0B" w16cex:dateUtc="2022-06-08T22:17:00Z"/>
  <w16cex:commentExtensible w16cex:durableId="264B3C29" w16cex:dateUtc="2022-06-08T22:18:00Z"/>
  <w16cex:commentExtensible w16cex:durableId="263A0D80" w16cex:dateUtc="2022-05-25T06:46:00Z"/>
  <w16cex:commentExtensible w16cex:durableId="263A10E8" w16cex:dateUtc="2022-05-26T12:44:00Z"/>
  <w16cex:commentExtensible w16cex:durableId="264B3D31" w16cex:dateUtc="2022-06-08T22:22:00Z"/>
  <w16cex:commentExtensible w16cex:durableId="264B3DCD" w16cex:dateUtc="2022-06-08T22:25:00Z"/>
  <w16cex:commentExtensible w16cex:durableId="264B3E1E" w16cex:dateUtc="2022-06-08T22:26:00Z"/>
  <w16cex:commentExtensible w16cex:durableId="264B3E69" w16cex:dateUtc="2022-06-08T22:27:00Z"/>
  <w16cex:commentExtensible w16cex:durableId="264B3E92" w16cex:dateUtc="2022-06-08T22:28:00Z"/>
  <w16cex:commentExtensible w16cex:durableId="264B3EBB" w16cex:dateUtc="2022-06-08T22:28:00Z"/>
  <w16cex:commentExtensible w16cex:durableId="264B3EF7" w16cex:dateUtc="2022-06-08T22:29:00Z"/>
  <w16cex:commentExtensible w16cex:durableId="263A0D81" w16cex:dateUtc="2022-05-25T08:49:00Z"/>
  <w16cex:commentExtensible w16cex:durableId="263A1139" w16cex:dateUtc="2022-05-26T12:46:00Z"/>
  <w16cex:commentExtensible w16cex:durableId="264B3F5E" w16cex:dateUtc="2022-06-08T22:31:00Z"/>
  <w16cex:commentExtensible w16cex:durableId="264B3FCF" w16cex:dateUtc="2022-06-08T22:33:00Z"/>
  <w16cex:commentExtensible w16cex:durableId="26311F6A" w16cex:dateUtc="2022-05-19T17:56:00Z"/>
  <w16cex:commentExtensible w16cex:durableId="263A0D83" w16cex:dateUtc="2022-05-25T08:09:00Z"/>
  <w16cex:commentExtensible w16cex:durableId="263A12AA" w16cex:dateUtc="2022-05-26T12:52:00Z"/>
  <w16cex:commentExtensible w16cex:durableId="263A0D84" w16cex:dateUtc="2022-05-26T08:17:00Z"/>
  <w16cex:commentExtensible w16cex:durableId="263A0D85" w16cex:dateUtc="2022-05-25T08:44:00Z"/>
  <w16cex:commentExtensible w16cex:durableId="263A1B10" w16cex:dateUtc="2022-05-26T13:28:00Z"/>
  <w16cex:commentExtensible w16cex:durableId="264B40B9" w16cex:dateUtc="2022-06-08T22:37:00Z"/>
  <w16cex:commentExtensible w16cex:durableId="264B3CD0" w16cex:dateUtc="2022-06-08T22:20:00Z"/>
  <w16cex:commentExtensible w16cex:durableId="264B4125" w16cex:dateUtc="2022-06-08T2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02E06C" w16cid:durableId="264B3850"/>
  <w16cid:commentId w16cid:paraId="22972B34" w16cid:durableId="264B41BE"/>
  <w16cid:commentId w16cid:paraId="272E8D26" w16cid:durableId="264B41C5"/>
  <w16cid:commentId w16cid:paraId="79AA9BF8" w16cid:durableId="263A0D7A"/>
  <w16cid:commentId w16cid:paraId="22C29965" w16cid:durableId="263A0D7B"/>
  <w16cid:commentId w16cid:paraId="7B4BF1CE" w16cid:durableId="263A0E09"/>
  <w16cid:commentId w16cid:paraId="653276AB" w16cid:durableId="264B3939"/>
  <w16cid:commentId w16cid:paraId="38F9CD41" w16cid:durableId="263A0D7C"/>
  <w16cid:commentId w16cid:paraId="777803CC" w16cid:durableId="263A0E62"/>
  <w16cid:commentId w16cid:paraId="762559B6" w16cid:durableId="264B38F3"/>
  <w16cid:commentId w16cid:paraId="67E577D3" w16cid:durableId="263A0D7D"/>
  <w16cid:commentId w16cid:paraId="465C1B78" w16cid:durableId="263A0EEE"/>
  <w16cid:commentId w16cid:paraId="56F473EC" w16cid:durableId="263A0D7E"/>
  <w16cid:commentId w16cid:paraId="11485DBE" w16cid:durableId="263A0EFF"/>
  <w16cid:commentId w16cid:paraId="2E8F6E69" w16cid:durableId="263A0D7F"/>
  <w16cid:commentId w16cid:paraId="2AD3ED19" w16cid:durableId="264B3ADB"/>
  <w16cid:commentId w16cid:paraId="2836B815" w16cid:durableId="264B3B42"/>
  <w16cid:commentId w16cid:paraId="37F7A8BF" w16cid:durableId="264B3BED"/>
  <w16cid:commentId w16cid:paraId="2E3FDE2A" w16cid:durableId="264B3C0B"/>
  <w16cid:commentId w16cid:paraId="40733DF1" w16cid:durableId="264B3C29"/>
  <w16cid:commentId w16cid:paraId="1273658B" w16cid:durableId="263A0D80"/>
  <w16cid:commentId w16cid:paraId="1850ABA9" w16cid:durableId="263A10E8"/>
  <w16cid:commentId w16cid:paraId="7E159E54" w16cid:durableId="264B3D31"/>
  <w16cid:commentId w16cid:paraId="5ADCDF61" w16cid:durableId="264B3DCD"/>
  <w16cid:commentId w16cid:paraId="56035CB2" w16cid:durableId="264B3E1E"/>
  <w16cid:commentId w16cid:paraId="4778081B" w16cid:durableId="264B3E69"/>
  <w16cid:commentId w16cid:paraId="335C61C7" w16cid:durableId="264B3E92"/>
  <w16cid:commentId w16cid:paraId="099FB6F5" w16cid:durableId="264B3EBB"/>
  <w16cid:commentId w16cid:paraId="390EA9A6" w16cid:durableId="264B3EF7"/>
  <w16cid:commentId w16cid:paraId="0E2C9A48" w16cid:durableId="263A0D81"/>
  <w16cid:commentId w16cid:paraId="427BB87C" w16cid:durableId="263A1139"/>
  <w16cid:commentId w16cid:paraId="39822C0D" w16cid:durableId="264B3F5E"/>
  <w16cid:commentId w16cid:paraId="568CFCC5" w16cid:durableId="264B3FCF"/>
  <w16cid:commentId w16cid:paraId="14EC8DA7" w16cid:durableId="26311F6A"/>
  <w16cid:commentId w16cid:paraId="4F582543" w16cid:durableId="263A0D83"/>
  <w16cid:commentId w16cid:paraId="5037EAD0" w16cid:durableId="263A12AA"/>
  <w16cid:commentId w16cid:paraId="446C0CEE" w16cid:durableId="263A0D84"/>
  <w16cid:commentId w16cid:paraId="1CE4AA3C" w16cid:durableId="263A0D85"/>
  <w16cid:commentId w16cid:paraId="6B9A7316" w16cid:durableId="263A1B10"/>
  <w16cid:commentId w16cid:paraId="7829E5C1" w16cid:durableId="264B40B9"/>
  <w16cid:commentId w16cid:paraId="1E88D99E" w16cid:durableId="264B3CD0"/>
  <w16cid:commentId w16cid:paraId="4EC9E733" w16cid:durableId="264B41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46D32" w14:textId="77777777" w:rsidR="00370D1D" w:rsidRDefault="00370D1D">
      <w:r>
        <w:separator/>
      </w:r>
    </w:p>
  </w:endnote>
  <w:endnote w:type="continuationSeparator" w:id="0">
    <w:p w14:paraId="3935CD92" w14:textId="77777777" w:rsidR="00370D1D" w:rsidRDefault="00370D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9A60E2" w:rsidRDefault="009A60E2"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9A60E2" w:rsidRDefault="009A60E2"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048E8056" w:rsidR="009A60E2" w:rsidRDefault="009A60E2"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B53C5">
          <w:rPr>
            <w:rStyle w:val="PageNumber"/>
            <w:noProof/>
          </w:rPr>
          <w:t>23</w:t>
        </w:r>
        <w:r>
          <w:rPr>
            <w:rStyle w:val="PageNumber"/>
          </w:rPr>
          <w:fldChar w:fldCharType="end"/>
        </w:r>
      </w:p>
    </w:sdtContent>
  </w:sdt>
  <w:p w14:paraId="372B30FD" w14:textId="77777777" w:rsidR="009A60E2" w:rsidRDefault="009A60E2"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154AAD" w14:textId="77777777" w:rsidR="00370D1D" w:rsidRDefault="00370D1D">
      <w:r>
        <w:separator/>
      </w:r>
    </w:p>
  </w:footnote>
  <w:footnote w:type="continuationSeparator" w:id="0">
    <w:p w14:paraId="54DCCCDD" w14:textId="77777777" w:rsidR="00370D1D" w:rsidRDefault="00370D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8455763">
    <w:abstractNumId w:val="0"/>
  </w:num>
  <w:num w:numId="2" w16cid:durableId="1201700473">
    <w:abstractNumId w:val="1"/>
  </w:num>
  <w:num w:numId="3" w16cid:durableId="297731930">
    <w:abstractNumId w:val="3"/>
  </w:num>
  <w:num w:numId="4" w16cid:durableId="1796824854">
    <w:abstractNumId w:val="5"/>
  </w:num>
  <w:num w:numId="5" w16cid:durableId="1556159052">
    <w:abstractNumId w:val="2"/>
  </w:num>
  <w:num w:numId="6" w16cid:durableId="19547021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yya Gogina">
    <w15:presenceInfo w15:providerId="None" w15:userId="Mayya Gogina"/>
  </w15:person>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DB"/>
    <w:rsid w:val="00062355"/>
    <w:rsid w:val="000623D3"/>
    <w:rsid w:val="00062569"/>
    <w:rsid w:val="0006294D"/>
    <w:rsid w:val="00062F5E"/>
    <w:rsid w:val="000630DE"/>
    <w:rsid w:val="000633FD"/>
    <w:rsid w:val="00063994"/>
    <w:rsid w:val="00063CC8"/>
    <w:rsid w:val="00064393"/>
    <w:rsid w:val="000644AF"/>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AAF"/>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119"/>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18"/>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80"/>
    <w:rsid w:val="001307C5"/>
    <w:rsid w:val="00130829"/>
    <w:rsid w:val="001309D5"/>
    <w:rsid w:val="00130AB0"/>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74C"/>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F70"/>
    <w:rsid w:val="00171FD0"/>
    <w:rsid w:val="001723A6"/>
    <w:rsid w:val="001724F5"/>
    <w:rsid w:val="00172777"/>
    <w:rsid w:val="001727FC"/>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38F"/>
    <w:rsid w:val="001835CF"/>
    <w:rsid w:val="0018367E"/>
    <w:rsid w:val="001838EF"/>
    <w:rsid w:val="00183E08"/>
    <w:rsid w:val="001849BD"/>
    <w:rsid w:val="00184D2C"/>
    <w:rsid w:val="00184D50"/>
    <w:rsid w:val="00184FBC"/>
    <w:rsid w:val="001856F1"/>
    <w:rsid w:val="00185C1A"/>
    <w:rsid w:val="00185EA5"/>
    <w:rsid w:val="00186029"/>
    <w:rsid w:val="001860A4"/>
    <w:rsid w:val="001860E1"/>
    <w:rsid w:val="00186649"/>
    <w:rsid w:val="0018675F"/>
    <w:rsid w:val="00186834"/>
    <w:rsid w:val="001869FC"/>
    <w:rsid w:val="00187392"/>
    <w:rsid w:val="00187803"/>
    <w:rsid w:val="0018796C"/>
    <w:rsid w:val="00187984"/>
    <w:rsid w:val="00187D28"/>
    <w:rsid w:val="0019011C"/>
    <w:rsid w:val="0019044E"/>
    <w:rsid w:val="00190C05"/>
    <w:rsid w:val="00190CE2"/>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3FC"/>
    <w:rsid w:val="001C06F1"/>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8B2"/>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89D"/>
    <w:rsid w:val="0024202F"/>
    <w:rsid w:val="002422F8"/>
    <w:rsid w:val="0024254D"/>
    <w:rsid w:val="00242BBD"/>
    <w:rsid w:val="00242DE1"/>
    <w:rsid w:val="0024300D"/>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D85"/>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868"/>
    <w:rsid w:val="00295EE9"/>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666"/>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3A3"/>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27B9D"/>
    <w:rsid w:val="00327C79"/>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B59"/>
    <w:rsid w:val="00334FF1"/>
    <w:rsid w:val="00335B19"/>
    <w:rsid w:val="00335B4B"/>
    <w:rsid w:val="00335B64"/>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1D"/>
    <w:rsid w:val="00370DD4"/>
    <w:rsid w:val="00371234"/>
    <w:rsid w:val="003714CB"/>
    <w:rsid w:val="003717AC"/>
    <w:rsid w:val="00371910"/>
    <w:rsid w:val="00371AC0"/>
    <w:rsid w:val="00371C8E"/>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0D36"/>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C03"/>
    <w:rsid w:val="00404CB2"/>
    <w:rsid w:val="00404CF8"/>
    <w:rsid w:val="0040513A"/>
    <w:rsid w:val="0040580E"/>
    <w:rsid w:val="00405B3F"/>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043"/>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54C"/>
    <w:rsid w:val="00465564"/>
    <w:rsid w:val="00465894"/>
    <w:rsid w:val="004659E3"/>
    <w:rsid w:val="00466011"/>
    <w:rsid w:val="0046638F"/>
    <w:rsid w:val="0046661A"/>
    <w:rsid w:val="00466663"/>
    <w:rsid w:val="0046670D"/>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89E"/>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67E"/>
    <w:rsid w:val="004939DF"/>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0BF1"/>
    <w:rsid w:val="004D10F0"/>
    <w:rsid w:val="004D1459"/>
    <w:rsid w:val="004D15AB"/>
    <w:rsid w:val="004D15E0"/>
    <w:rsid w:val="004D1A80"/>
    <w:rsid w:val="004D1C6C"/>
    <w:rsid w:val="004D21EE"/>
    <w:rsid w:val="004D22FC"/>
    <w:rsid w:val="004D25F6"/>
    <w:rsid w:val="004D29A0"/>
    <w:rsid w:val="004D2D97"/>
    <w:rsid w:val="004D301E"/>
    <w:rsid w:val="004D3791"/>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9A"/>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70F"/>
    <w:rsid w:val="005208A0"/>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642F"/>
    <w:rsid w:val="0052676E"/>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A55"/>
    <w:rsid w:val="00533C05"/>
    <w:rsid w:val="0053440C"/>
    <w:rsid w:val="00534469"/>
    <w:rsid w:val="00534834"/>
    <w:rsid w:val="00534B7F"/>
    <w:rsid w:val="00534CF1"/>
    <w:rsid w:val="00534EB1"/>
    <w:rsid w:val="005351F4"/>
    <w:rsid w:val="005352F2"/>
    <w:rsid w:val="005356AE"/>
    <w:rsid w:val="00535CF2"/>
    <w:rsid w:val="00535E67"/>
    <w:rsid w:val="00535ECC"/>
    <w:rsid w:val="00535F22"/>
    <w:rsid w:val="005363CE"/>
    <w:rsid w:val="00536BEF"/>
    <w:rsid w:val="005370DF"/>
    <w:rsid w:val="00537338"/>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2D0"/>
    <w:rsid w:val="00560864"/>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C1D"/>
    <w:rsid w:val="00570E14"/>
    <w:rsid w:val="00570F22"/>
    <w:rsid w:val="005710B0"/>
    <w:rsid w:val="005713BC"/>
    <w:rsid w:val="0057140A"/>
    <w:rsid w:val="00571491"/>
    <w:rsid w:val="00571959"/>
    <w:rsid w:val="00571B06"/>
    <w:rsid w:val="00571BC4"/>
    <w:rsid w:val="00572124"/>
    <w:rsid w:val="00572358"/>
    <w:rsid w:val="00572762"/>
    <w:rsid w:val="00572E51"/>
    <w:rsid w:val="00573204"/>
    <w:rsid w:val="0057322F"/>
    <w:rsid w:val="00573316"/>
    <w:rsid w:val="005733D6"/>
    <w:rsid w:val="00573438"/>
    <w:rsid w:val="0057345E"/>
    <w:rsid w:val="00573685"/>
    <w:rsid w:val="00573E13"/>
    <w:rsid w:val="00574126"/>
    <w:rsid w:val="00574325"/>
    <w:rsid w:val="005745D5"/>
    <w:rsid w:val="0057497C"/>
    <w:rsid w:val="00574FCE"/>
    <w:rsid w:val="005751F8"/>
    <w:rsid w:val="005754B1"/>
    <w:rsid w:val="00575840"/>
    <w:rsid w:val="00575F2C"/>
    <w:rsid w:val="005764FD"/>
    <w:rsid w:val="00576743"/>
    <w:rsid w:val="0057688A"/>
    <w:rsid w:val="00576975"/>
    <w:rsid w:val="00576C06"/>
    <w:rsid w:val="00576CBB"/>
    <w:rsid w:val="00576FDB"/>
    <w:rsid w:val="00576FDF"/>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3122"/>
    <w:rsid w:val="00583309"/>
    <w:rsid w:val="00583350"/>
    <w:rsid w:val="00583397"/>
    <w:rsid w:val="00583605"/>
    <w:rsid w:val="00583917"/>
    <w:rsid w:val="00583CA3"/>
    <w:rsid w:val="00583CE5"/>
    <w:rsid w:val="00583D50"/>
    <w:rsid w:val="00583FF2"/>
    <w:rsid w:val="00584314"/>
    <w:rsid w:val="005845EA"/>
    <w:rsid w:val="00584693"/>
    <w:rsid w:val="0058486C"/>
    <w:rsid w:val="00584A67"/>
    <w:rsid w:val="00585280"/>
    <w:rsid w:val="00585482"/>
    <w:rsid w:val="005855A2"/>
    <w:rsid w:val="00585E64"/>
    <w:rsid w:val="005862A0"/>
    <w:rsid w:val="0058679B"/>
    <w:rsid w:val="00586CB1"/>
    <w:rsid w:val="00586DB6"/>
    <w:rsid w:val="0058759B"/>
    <w:rsid w:val="005879A0"/>
    <w:rsid w:val="00587B5D"/>
    <w:rsid w:val="00587BA3"/>
    <w:rsid w:val="00587D51"/>
    <w:rsid w:val="005901A2"/>
    <w:rsid w:val="00590240"/>
    <w:rsid w:val="0059046B"/>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57C"/>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1E9D"/>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BC4"/>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36C"/>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B9A"/>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4229"/>
    <w:rsid w:val="00644559"/>
    <w:rsid w:val="00644981"/>
    <w:rsid w:val="006449D3"/>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4FA7"/>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0CF"/>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50"/>
    <w:rsid w:val="006E0FA6"/>
    <w:rsid w:val="006E182C"/>
    <w:rsid w:val="006E1FD0"/>
    <w:rsid w:val="006E2D0C"/>
    <w:rsid w:val="006E2DF4"/>
    <w:rsid w:val="006E33C4"/>
    <w:rsid w:val="006E3463"/>
    <w:rsid w:val="006E34B2"/>
    <w:rsid w:val="006E35C2"/>
    <w:rsid w:val="006E39E6"/>
    <w:rsid w:val="006E4480"/>
    <w:rsid w:val="006E44BC"/>
    <w:rsid w:val="006E48F0"/>
    <w:rsid w:val="006E4952"/>
    <w:rsid w:val="006E4D15"/>
    <w:rsid w:val="006E51EF"/>
    <w:rsid w:val="006E5248"/>
    <w:rsid w:val="006E5501"/>
    <w:rsid w:val="006E5502"/>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25F"/>
    <w:rsid w:val="00734789"/>
    <w:rsid w:val="007348C2"/>
    <w:rsid w:val="00734A55"/>
    <w:rsid w:val="00734D5F"/>
    <w:rsid w:val="00734D73"/>
    <w:rsid w:val="00734DC3"/>
    <w:rsid w:val="007351CB"/>
    <w:rsid w:val="007352B2"/>
    <w:rsid w:val="00735540"/>
    <w:rsid w:val="007357B7"/>
    <w:rsid w:val="00735985"/>
    <w:rsid w:val="00735B37"/>
    <w:rsid w:val="00735E44"/>
    <w:rsid w:val="00736189"/>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80B"/>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53F"/>
    <w:rsid w:val="007A1D30"/>
    <w:rsid w:val="007A1D90"/>
    <w:rsid w:val="007A1FF7"/>
    <w:rsid w:val="007A2329"/>
    <w:rsid w:val="007A2480"/>
    <w:rsid w:val="007A28BD"/>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45A"/>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D5"/>
    <w:rsid w:val="008248CD"/>
    <w:rsid w:val="00824941"/>
    <w:rsid w:val="008252E4"/>
    <w:rsid w:val="008258E4"/>
    <w:rsid w:val="00825CB0"/>
    <w:rsid w:val="00825D61"/>
    <w:rsid w:val="00826146"/>
    <w:rsid w:val="008265CC"/>
    <w:rsid w:val="0082698B"/>
    <w:rsid w:val="00826A04"/>
    <w:rsid w:val="00826ABB"/>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5F2"/>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88"/>
    <w:rsid w:val="008673B4"/>
    <w:rsid w:val="00867464"/>
    <w:rsid w:val="00867512"/>
    <w:rsid w:val="008675B3"/>
    <w:rsid w:val="008675D7"/>
    <w:rsid w:val="00867A0F"/>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33D"/>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1BA"/>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C8D"/>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8A2"/>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587"/>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677"/>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0E2"/>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BB1"/>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03A"/>
    <w:rsid w:val="009E3432"/>
    <w:rsid w:val="009E3549"/>
    <w:rsid w:val="009E3711"/>
    <w:rsid w:val="009E3AA2"/>
    <w:rsid w:val="009E3ED6"/>
    <w:rsid w:val="009E40C1"/>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F55"/>
    <w:rsid w:val="00A833FB"/>
    <w:rsid w:val="00A8388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3B"/>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6A12"/>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6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20A"/>
    <w:rsid w:val="00AE5314"/>
    <w:rsid w:val="00AE53F9"/>
    <w:rsid w:val="00AE5458"/>
    <w:rsid w:val="00AE565C"/>
    <w:rsid w:val="00AE58EB"/>
    <w:rsid w:val="00AE5FFA"/>
    <w:rsid w:val="00AE6ABB"/>
    <w:rsid w:val="00AE6B92"/>
    <w:rsid w:val="00AE6D2E"/>
    <w:rsid w:val="00AE70C2"/>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089"/>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2C4"/>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42D"/>
    <w:rsid w:val="00B3780D"/>
    <w:rsid w:val="00B37A25"/>
    <w:rsid w:val="00B37BED"/>
    <w:rsid w:val="00B37D4D"/>
    <w:rsid w:val="00B37FA3"/>
    <w:rsid w:val="00B40151"/>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50E"/>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882"/>
    <w:rsid w:val="00B46B72"/>
    <w:rsid w:val="00B46CC2"/>
    <w:rsid w:val="00B46D39"/>
    <w:rsid w:val="00B46EAB"/>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94"/>
    <w:rsid w:val="00B957E0"/>
    <w:rsid w:val="00B95B13"/>
    <w:rsid w:val="00B961F4"/>
    <w:rsid w:val="00B96425"/>
    <w:rsid w:val="00B969E0"/>
    <w:rsid w:val="00B96A9C"/>
    <w:rsid w:val="00B96ED1"/>
    <w:rsid w:val="00B97118"/>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6EE0"/>
    <w:rsid w:val="00BC706E"/>
    <w:rsid w:val="00BC73A7"/>
    <w:rsid w:val="00BC7516"/>
    <w:rsid w:val="00BC7B14"/>
    <w:rsid w:val="00BC7BEF"/>
    <w:rsid w:val="00BC7CB1"/>
    <w:rsid w:val="00BD00AC"/>
    <w:rsid w:val="00BD0AAF"/>
    <w:rsid w:val="00BD0C6D"/>
    <w:rsid w:val="00BD0D95"/>
    <w:rsid w:val="00BD118A"/>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2F7"/>
    <w:rsid w:val="00BD743D"/>
    <w:rsid w:val="00BD7573"/>
    <w:rsid w:val="00BD7577"/>
    <w:rsid w:val="00BD7ABB"/>
    <w:rsid w:val="00BD7D02"/>
    <w:rsid w:val="00BD7E35"/>
    <w:rsid w:val="00BD7EC5"/>
    <w:rsid w:val="00BD7EE8"/>
    <w:rsid w:val="00BE0153"/>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74E"/>
    <w:rsid w:val="00C177D6"/>
    <w:rsid w:val="00C17AB4"/>
    <w:rsid w:val="00C17F3B"/>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720"/>
    <w:rsid w:val="00C51837"/>
    <w:rsid w:val="00C51A01"/>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747"/>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8B4"/>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91A"/>
    <w:rsid w:val="00CD4D55"/>
    <w:rsid w:val="00CD4DCD"/>
    <w:rsid w:val="00CD51E1"/>
    <w:rsid w:val="00CD548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2D06"/>
    <w:rsid w:val="00CF30EC"/>
    <w:rsid w:val="00CF31B8"/>
    <w:rsid w:val="00CF3308"/>
    <w:rsid w:val="00CF3C95"/>
    <w:rsid w:val="00CF41B9"/>
    <w:rsid w:val="00CF43E1"/>
    <w:rsid w:val="00CF4B77"/>
    <w:rsid w:val="00CF4EA9"/>
    <w:rsid w:val="00CF5928"/>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B68"/>
    <w:rsid w:val="00D11EEE"/>
    <w:rsid w:val="00D12DA9"/>
    <w:rsid w:val="00D131A1"/>
    <w:rsid w:val="00D131CC"/>
    <w:rsid w:val="00D13502"/>
    <w:rsid w:val="00D1389C"/>
    <w:rsid w:val="00D13A5D"/>
    <w:rsid w:val="00D13A94"/>
    <w:rsid w:val="00D13C67"/>
    <w:rsid w:val="00D1452F"/>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C44"/>
    <w:rsid w:val="00D23E0D"/>
    <w:rsid w:val="00D2454D"/>
    <w:rsid w:val="00D24670"/>
    <w:rsid w:val="00D24943"/>
    <w:rsid w:val="00D25580"/>
    <w:rsid w:val="00D2566E"/>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3F8"/>
    <w:rsid w:val="00D31640"/>
    <w:rsid w:val="00D317EE"/>
    <w:rsid w:val="00D31ADD"/>
    <w:rsid w:val="00D31CB8"/>
    <w:rsid w:val="00D325F8"/>
    <w:rsid w:val="00D32973"/>
    <w:rsid w:val="00D32AB8"/>
    <w:rsid w:val="00D32B18"/>
    <w:rsid w:val="00D32E5C"/>
    <w:rsid w:val="00D3309D"/>
    <w:rsid w:val="00D3316D"/>
    <w:rsid w:val="00D33171"/>
    <w:rsid w:val="00D332D4"/>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5A"/>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8DB"/>
    <w:rsid w:val="00D4691B"/>
    <w:rsid w:val="00D46F10"/>
    <w:rsid w:val="00D47666"/>
    <w:rsid w:val="00D479DC"/>
    <w:rsid w:val="00D47C4C"/>
    <w:rsid w:val="00D50049"/>
    <w:rsid w:val="00D50495"/>
    <w:rsid w:val="00D5063D"/>
    <w:rsid w:val="00D50662"/>
    <w:rsid w:val="00D506DF"/>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7C3"/>
    <w:rsid w:val="00D54819"/>
    <w:rsid w:val="00D54880"/>
    <w:rsid w:val="00D54D8F"/>
    <w:rsid w:val="00D54F2F"/>
    <w:rsid w:val="00D55346"/>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880"/>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2A6"/>
    <w:rsid w:val="00D83AC9"/>
    <w:rsid w:val="00D83DA7"/>
    <w:rsid w:val="00D8401D"/>
    <w:rsid w:val="00D8417A"/>
    <w:rsid w:val="00D843B5"/>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960"/>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178"/>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3D14"/>
    <w:rsid w:val="00DC40B9"/>
    <w:rsid w:val="00DC4910"/>
    <w:rsid w:val="00DC4C0A"/>
    <w:rsid w:val="00DC4D69"/>
    <w:rsid w:val="00DC4F05"/>
    <w:rsid w:val="00DC5005"/>
    <w:rsid w:val="00DC52CA"/>
    <w:rsid w:val="00DC5652"/>
    <w:rsid w:val="00DC59A1"/>
    <w:rsid w:val="00DC6187"/>
    <w:rsid w:val="00DC64D4"/>
    <w:rsid w:val="00DC64D9"/>
    <w:rsid w:val="00DC7244"/>
    <w:rsid w:val="00DC7287"/>
    <w:rsid w:val="00DC753B"/>
    <w:rsid w:val="00DC7A08"/>
    <w:rsid w:val="00DC7A31"/>
    <w:rsid w:val="00DC7DB1"/>
    <w:rsid w:val="00DD01F8"/>
    <w:rsid w:val="00DD094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061"/>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B3A"/>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FC"/>
    <w:rsid w:val="00E64A02"/>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7889"/>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E41"/>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3C4"/>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43"/>
    <w:rsid w:val="00ED3DBC"/>
    <w:rsid w:val="00ED3F0E"/>
    <w:rsid w:val="00ED43B8"/>
    <w:rsid w:val="00ED46ED"/>
    <w:rsid w:val="00ED4726"/>
    <w:rsid w:val="00ED4820"/>
    <w:rsid w:val="00ED49A0"/>
    <w:rsid w:val="00ED4AFB"/>
    <w:rsid w:val="00ED4B02"/>
    <w:rsid w:val="00ED4BF7"/>
    <w:rsid w:val="00ED4D64"/>
    <w:rsid w:val="00ED514C"/>
    <w:rsid w:val="00ED5212"/>
    <w:rsid w:val="00ED5393"/>
    <w:rsid w:val="00ED5682"/>
    <w:rsid w:val="00ED58E7"/>
    <w:rsid w:val="00ED5A79"/>
    <w:rsid w:val="00ED625C"/>
    <w:rsid w:val="00ED6445"/>
    <w:rsid w:val="00ED6727"/>
    <w:rsid w:val="00ED68DB"/>
    <w:rsid w:val="00ED6C82"/>
    <w:rsid w:val="00ED6CAB"/>
    <w:rsid w:val="00ED71C8"/>
    <w:rsid w:val="00ED73C6"/>
    <w:rsid w:val="00ED758D"/>
    <w:rsid w:val="00ED7601"/>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537"/>
    <w:rsid w:val="00F0270D"/>
    <w:rsid w:val="00F02812"/>
    <w:rsid w:val="00F02C46"/>
    <w:rsid w:val="00F02E40"/>
    <w:rsid w:val="00F02ECB"/>
    <w:rsid w:val="00F03166"/>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3EA1"/>
    <w:rsid w:val="00F14038"/>
    <w:rsid w:val="00F1412C"/>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52F"/>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392"/>
    <w:rsid w:val="00F32411"/>
    <w:rsid w:val="00F32BF2"/>
    <w:rsid w:val="00F32CEA"/>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0C"/>
    <w:rsid w:val="00F9299F"/>
    <w:rsid w:val="00F92AAD"/>
    <w:rsid w:val="00F92D02"/>
    <w:rsid w:val="00F9313A"/>
    <w:rsid w:val="00F933E5"/>
    <w:rsid w:val="00F9343C"/>
    <w:rsid w:val="00F934B8"/>
    <w:rsid w:val="00F93886"/>
    <w:rsid w:val="00F93F69"/>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116C"/>
    <w:rsid w:val="00FA129A"/>
    <w:rsid w:val="00FA12AE"/>
    <w:rsid w:val="00FA144E"/>
    <w:rsid w:val="00FA15C2"/>
    <w:rsid w:val="00FA16F8"/>
    <w:rsid w:val="00FA177A"/>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33"/>
    <w:rsid w:val="00FA5340"/>
    <w:rsid w:val="00FA550D"/>
    <w:rsid w:val="00FA55F7"/>
    <w:rsid w:val="00FA570B"/>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69"/>
    <w:rsid w:val="00FB5173"/>
    <w:rsid w:val="00FB51B2"/>
    <w:rsid w:val="00FB53C5"/>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653"/>
    <w:rsid w:val="00FF081F"/>
    <w:rsid w:val="00FF091F"/>
    <w:rsid w:val="00FF0C69"/>
    <w:rsid w:val="00FF0EBC"/>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500"/>
      </w:tabs>
      <w:spacing w:after="240"/>
      <w:ind w:left="504" w:hanging="50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hyperlink" Target="https://www.ices.dk/data/data-portals/Pages/DATRAS.asp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axlindmark/cod_condition"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emodnet.eu/en/bathymetry"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B896E-D7A1-4AA6-AB62-C6D95509F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7</Pages>
  <Words>44923</Words>
  <Characters>256062</Characters>
  <Application>Microsoft Office Word</Application>
  <DocSecurity>0</DocSecurity>
  <Lines>2133</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Sean Anderson</cp:lastModifiedBy>
  <cp:revision>12</cp:revision>
  <cp:lastPrinted>2022-05-25T06:50:00Z</cp:lastPrinted>
  <dcterms:created xsi:type="dcterms:W3CDTF">2022-06-08T21:56:00Z</dcterms:created>
  <dcterms:modified xsi:type="dcterms:W3CDTF">2022-06-08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60UEnlw"/&gt;&lt;style id="http://www.zotero.org/styles/vancouver" locale="en-US"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